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E18AD1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41424819"/>
      <w:bookmarkEnd w:id="0"/>
      <w:r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Pr="00B04E41">
        <w:rPr>
          <w:rFonts w:ascii="Times New Roman" w:hAnsi="Times New Roman" w:cs="Times New Roman"/>
          <w:b/>
          <w:bCs/>
          <w:sz w:val="24"/>
          <w:szCs w:val="24"/>
        </w:rPr>
        <w:t>SULAN TUGAS AKHIR</w:t>
      </w:r>
    </w:p>
    <w:p w14:paraId="5C977EB1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AE4356D" w14:textId="77777777" w:rsidR="00830833" w:rsidRPr="00B04E41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FE26A5E" w14:textId="570109B4" w:rsidR="00830833" w:rsidRDefault="00D25250" w:rsidP="00D25250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JUDUL TUGAS AKHIR FONT TIMES NEW ROMAN EMPAT BELAS SPASI SATU</w:t>
      </w:r>
    </w:p>
    <w:p w14:paraId="0C1774D7" w14:textId="6A4CDC7F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1B3EF9F" w14:textId="212E19BF" w:rsidR="00486EC6" w:rsidRDefault="00486EC6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4189113" w14:textId="5BD479B6" w:rsidR="00486EC6" w:rsidRDefault="00486EC6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B33806F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350D2B53" wp14:editId="5543CBFE">
            <wp:extent cx="2154621" cy="2099018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5530" cy="2119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D2F9EA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5CA6CCF" w14:textId="2E301419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7FE16C" w14:textId="77777777" w:rsidR="00486EC6" w:rsidRDefault="00486EC6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1BD2322" w14:textId="6547F570" w:rsidR="00830833" w:rsidRDefault="00830833" w:rsidP="00486EC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Oleh:</w:t>
      </w:r>
    </w:p>
    <w:p w14:paraId="149FA926" w14:textId="77777777" w:rsidR="00486EC6" w:rsidRDefault="00486EC6" w:rsidP="00486EC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FF99256" w14:textId="64120008" w:rsidR="00830833" w:rsidRPr="00007475" w:rsidRDefault="00486EC6" w:rsidP="00486EC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346FD5EC" w14:textId="7066CB32" w:rsidR="00830833" w:rsidRPr="00007475" w:rsidRDefault="00830833" w:rsidP="00486EC6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FI</w:t>
      </w:r>
      <w:r w:rsidR="00486EC6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="00E82E6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07475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E82E6E">
        <w:rPr>
          <w:rFonts w:ascii="Times New Roman" w:hAnsi="Times New Roman" w:cs="Times New Roman"/>
          <w:b/>
          <w:bCs/>
          <w:sz w:val="24"/>
          <w:szCs w:val="24"/>
        </w:rPr>
        <w:t xml:space="preserve">XX </w:t>
      </w:r>
      <w:proofErr w:type="spellStart"/>
      <w:r w:rsidR="00486EC6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E82E6E">
        <w:rPr>
          <w:rFonts w:ascii="Times New Roman" w:hAnsi="Times New Roman" w:cs="Times New Roman"/>
          <w:b/>
          <w:bCs/>
          <w:sz w:val="24"/>
          <w:szCs w:val="24"/>
        </w:rPr>
        <w:t>XX</w:t>
      </w:r>
      <w:proofErr w:type="spellEnd"/>
    </w:p>
    <w:p w14:paraId="416E7FB3" w14:textId="6928E95B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18D4364" w14:textId="77777777" w:rsidR="008B687C" w:rsidRDefault="008B687C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725BC03" w14:textId="77777777" w:rsidR="00830833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DAA8B98" w14:textId="27E3EA50" w:rsidR="00830833" w:rsidRPr="00007475" w:rsidRDefault="0032063A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URUSAN/</w:t>
      </w:r>
      <w:r w:rsidR="00830833">
        <w:rPr>
          <w:rFonts w:ascii="Times New Roman" w:hAnsi="Times New Roman" w:cs="Times New Roman"/>
          <w:b/>
          <w:bCs/>
          <w:sz w:val="24"/>
          <w:szCs w:val="24"/>
        </w:rPr>
        <w:t xml:space="preserve">PROGRAM STUDI </w:t>
      </w:r>
      <w:r w:rsidR="00830833" w:rsidRPr="00007475">
        <w:rPr>
          <w:rFonts w:ascii="Times New Roman" w:hAnsi="Times New Roman" w:cs="Times New Roman"/>
          <w:b/>
          <w:bCs/>
          <w:sz w:val="24"/>
          <w:szCs w:val="24"/>
        </w:rPr>
        <w:t xml:space="preserve">TEKNIK </w:t>
      </w:r>
      <w:r w:rsidR="007B0402">
        <w:rPr>
          <w:rFonts w:ascii="Times New Roman" w:hAnsi="Times New Roman" w:cs="Times New Roman"/>
          <w:b/>
          <w:bCs/>
          <w:sz w:val="24"/>
          <w:szCs w:val="24"/>
        </w:rPr>
        <w:t>…</w:t>
      </w:r>
    </w:p>
    <w:p w14:paraId="62BA0B27" w14:textId="7777777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14:paraId="164AB535" w14:textId="77777777" w:rsidR="00830833" w:rsidRPr="00007475" w:rsidRDefault="00830833" w:rsidP="00830833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UNIVERSITAS MATARAM</w:t>
      </w:r>
    </w:p>
    <w:p w14:paraId="5B8F2578" w14:textId="17886CBB" w:rsidR="00486EC6" w:rsidRDefault="00830833" w:rsidP="004C29F8">
      <w:pPr>
        <w:spacing w:after="0" w:line="360" w:lineRule="auto"/>
        <w:jc w:val="center"/>
      </w:pPr>
      <w:r w:rsidRPr="00007475">
        <w:rPr>
          <w:rFonts w:ascii="Times New Roman" w:hAnsi="Times New Roman" w:cs="Times New Roman"/>
          <w:b/>
          <w:bCs/>
          <w:sz w:val="24"/>
          <w:szCs w:val="24"/>
        </w:rPr>
        <w:t>20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921AF6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="00486EC6">
        <w:br w:type="page"/>
      </w:r>
    </w:p>
    <w:p w14:paraId="141142D8" w14:textId="548D72A5" w:rsidR="00EA7142" w:rsidRPr="00EA7142" w:rsidRDefault="00EA7142" w:rsidP="00921AF6">
      <w:pPr>
        <w:pStyle w:val="Heading1"/>
        <w:rPr>
          <w:lang w:val="sv-SE"/>
        </w:rPr>
      </w:pPr>
      <w:bookmarkStart w:id="1" w:name="_Toc97379309"/>
      <w:r w:rsidRPr="00EA7142">
        <w:rPr>
          <w:lang w:val="sv-SE"/>
        </w:rPr>
        <w:lastRenderedPageBreak/>
        <w:t>Usulan Tugas Akhir</w:t>
      </w:r>
      <w:bookmarkEnd w:id="1"/>
    </w:p>
    <w:p w14:paraId="753E0D4A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</w:p>
    <w:p w14:paraId="6890D242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lang w:val="sv-SE"/>
        </w:rPr>
      </w:pPr>
    </w:p>
    <w:p w14:paraId="6D5991E8" w14:textId="3403C9C1" w:rsidR="00EA7142" w:rsidRPr="0074794C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  <w:r w:rsidRPr="0074794C">
        <w:rPr>
          <w:rFonts w:ascii="Times New Roman" w:hAnsi="Times New Roman" w:cs="Times New Roman"/>
          <w:b/>
          <w:bCs/>
          <w:sz w:val="24"/>
          <w:szCs w:val="24"/>
        </w:rPr>
        <w:t>JUDUL TUGAS AKHIR FONT TIMES NEW ROMAN EMPAT BELAS SPASI SATU</w:t>
      </w:r>
    </w:p>
    <w:p w14:paraId="203F705D" w14:textId="77777777" w:rsidR="00EA7142" w:rsidRPr="0074794C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sv-SE"/>
        </w:rPr>
      </w:pPr>
    </w:p>
    <w:p w14:paraId="3CC655A9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lang w:val="sv-SE"/>
        </w:rPr>
      </w:pPr>
    </w:p>
    <w:p w14:paraId="1FD0FEE0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lang w:val="sv-SE"/>
        </w:rPr>
      </w:pPr>
    </w:p>
    <w:p w14:paraId="2FCE9FFB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b/>
          <w:bCs/>
          <w:sz w:val="24"/>
          <w:szCs w:val="24"/>
        </w:rPr>
        <w:t>Oleh:</w:t>
      </w:r>
    </w:p>
    <w:p w14:paraId="24DC3A66" w14:textId="77777777" w:rsidR="00EA7142" w:rsidRPr="00EA7142" w:rsidRDefault="00EA7142" w:rsidP="00EA7142">
      <w:pPr>
        <w:keepNext/>
        <w:spacing w:before="240" w:after="60" w:line="240" w:lineRule="auto"/>
        <w:jc w:val="center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Nama </w:t>
      </w:r>
      <w:proofErr w:type="spellStart"/>
      <w:r w:rsidRPr="00EA7142">
        <w:rPr>
          <w:rFonts w:ascii="Times New Roman" w:eastAsia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2FB92935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b/>
          <w:bCs/>
          <w:sz w:val="24"/>
          <w:szCs w:val="24"/>
        </w:rPr>
        <w:t>F1X 0XX XXX</w:t>
      </w:r>
    </w:p>
    <w:p w14:paraId="6D6E9B09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</w:rPr>
      </w:pPr>
    </w:p>
    <w:p w14:paraId="473E9EBB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fi-FI"/>
        </w:rPr>
      </w:pPr>
      <w:r w:rsidRPr="00EA7142">
        <w:rPr>
          <w:rFonts w:ascii="Times New Roman" w:eastAsia="Times New Roman" w:hAnsi="Times New Roman" w:cs="Times New Roman"/>
          <w:sz w:val="24"/>
          <w:szCs w:val="24"/>
          <w:lang w:val="fi-FI"/>
        </w:rPr>
        <w:t>Telah diperiksa dan disetujui oleh:</w:t>
      </w:r>
    </w:p>
    <w:p w14:paraId="485C4C84" w14:textId="2EF4D8A7" w:rsid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fi-FI"/>
        </w:rPr>
      </w:pPr>
    </w:p>
    <w:p w14:paraId="02283DFD" w14:textId="77777777" w:rsidR="00E87934" w:rsidRPr="00EA7142" w:rsidRDefault="00E87934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fi-FI"/>
        </w:rPr>
      </w:pPr>
    </w:p>
    <w:p w14:paraId="17F042F7" w14:textId="77777777" w:rsidR="00EA7142" w:rsidRPr="00EA7142" w:rsidRDefault="00EA7142" w:rsidP="009A3AE9">
      <w:pPr>
        <w:numPr>
          <w:ilvl w:val="0"/>
          <w:numId w:val="11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Utama</w:t>
      </w:r>
    </w:p>
    <w:p w14:paraId="7745BD7E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9837AB7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407A6B4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4933AA1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F3D1A43" w14:textId="66BDCFEF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color w:val="FF0000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Ir.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Majapahit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, MT, PhD </w:t>
      </w:r>
      <w:r w:rsidRPr="00EA7142">
        <w:rPr>
          <w:rFonts w:ascii="Times New Roman" w:eastAsia="Times New Roman" w:hAnsi="Times New Roman" w:cs="Times New Roman"/>
          <w:sz w:val="24"/>
          <w:szCs w:val="24"/>
        </w:rPr>
        <w:tab/>
      </w:r>
      <w:r w:rsidRPr="00EA7142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32063A">
        <w:rPr>
          <w:rFonts w:ascii="Times New Roman" w:eastAsia="Times New Roman" w:hAnsi="Times New Roman" w:cs="Times New Roman"/>
          <w:sz w:val="24"/>
          <w:szCs w:val="24"/>
        </w:rPr>
        <w:t>X</w:t>
      </w:r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Januari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20</w:t>
      </w:r>
      <w:r w:rsidR="0032063A">
        <w:rPr>
          <w:rFonts w:ascii="Times New Roman" w:eastAsia="Times New Roman" w:hAnsi="Times New Roman" w:cs="Times New Roman"/>
          <w:sz w:val="24"/>
          <w:szCs w:val="24"/>
        </w:rPr>
        <w:t>XX</w:t>
      </w:r>
    </w:p>
    <w:p w14:paraId="46256C22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sz w:val="24"/>
          <w:szCs w:val="24"/>
        </w:rPr>
        <w:t>NIP: 19601231 198003 1 001</w:t>
      </w:r>
    </w:p>
    <w:p w14:paraId="24B22E7E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2AE5EF4" w14:textId="77777777" w:rsidR="00EA7142" w:rsidRPr="00EA7142" w:rsidRDefault="00EA7142" w:rsidP="009A3AE9">
      <w:pPr>
        <w:numPr>
          <w:ilvl w:val="0"/>
          <w:numId w:val="11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Pembimbing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Pendamping</w:t>
      </w:r>
      <w:proofErr w:type="spellEnd"/>
    </w:p>
    <w:p w14:paraId="567DA5E8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D52AB5F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785192D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823BFFF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E895BA5" w14:textId="4C00E5B2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sz w:val="24"/>
          <w:szCs w:val="24"/>
        </w:rPr>
        <w:t>Dr. Pemuda, ST., MT.</w:t>
      </w:r>
      <w:r w:rsidRPr="00EA7142">
        <w:rPr>
          <w:rFonts w:ascii="Times New Roman" w:eastAsia="Times New Roman" w:hAnsi="Times New Roman" w:cs="Times New Roman"/>
          <w:sz w:val="24"/>
          <w:szCs w:val="24"/>
        </w:rPr>
        <w:tab/>
      </w:r>
      <w:r w:rsidRPr="00EA7142">
        <w:rPr>
          <w:rFonts w:ascii="Times New Roman" w:eastAsia="Times New Roman" w:hAnsi="Times New Roman" w:cs="Times New Roman"/>
          <w:sz w:val="24"/>
          <w:szCs w:val="24"/>
        </w:rPr>
        <w:tab/>
      </w:r>
      <w:r w:rsidR="0032063A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32063A">
        <w:rPr>
          <w:rFonts w:ascii="Times New Roman" w:eastAsia="Times New Roman" w:hAnsi="Times New Roman" w:cs="Times New Roman"/>
          <w:sz w:val="24"/>
          <w:szCs w:val="24"/>
        </w:rPr>
        <w:t>X</w:t>
      </w:r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Januari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20</w:t>
      </w:r>
      <w:r w:rsidR="0032063A">
        <w:rPr>
          <w:rFonts w:ascii="Times New Roman" w:eastAsia="Times New Roman" w:hAnsi="Times New Roman" w:cs="Times New Roman"/>
          <w:sz w:val="24"/>
          <w:szCs w:val="24"/>
        </w:rPr>
        <w:t>XX</w:t>
      </w:r>
    </w:p>
    <w:p w14:paraId="768DCA1D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sz w:val="24"/>
          <w:szCs w:val="24"/>
        </w:rPr>
        <w:t>NIP: 19701231 199903 1 002</w:t>
      </w:r>
    </w:p>
    <w:p w14:paraId="388FC06F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</w:rPr>
      </w:pPr>
    </w:p>
    <w:p w14:paraId="7DD62C93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</w:rPr>
      </w:pPr>
    </w:p>
    <w:p w14:paraId="1C7903D5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</w:rPr>
      </w:pPr>
    </w:p>
    <w:p w14:paraId="6994C2BD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AFFCDFD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</w:p>
    <w:p w14:paraId="128E2A05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Ketua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Jurusan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 Teknik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Sipil</w:t>
      </w:r>
      <w:proofErr w:type="spellEnd"/>
    </w:p>
    <w:p w14:paraId="72EEC3C0" w14:textId="77777777" w:rsidR="00EA7142" w:rsidRPr="00EA7142" w:rsidRDefault="00EA7142" w:rsidP="00EA7142">
      <w:pPr>
        <w:keepNext/>
        <w:spacing w:after="0" w:line="240" w:lineRule="auto"/>
        <w:jc w:val="center"/>
        <w:outlineLvl w:val="0"/>
        <w:rPr>
          <w:rFonts w:ascii="Times New Roman" w:eastAsia="Times New Roman" w:hAnsi="Times New Roman" w:cs="Times New Roman"/>
          <w:bCs/>
          <w:kern w:val="32"/>
          <w:sz w:val="24"/>
          <w:szCs w:val="24"/>
        </w:rPr>
      </w:pPr>
      <w:bookmarkStart w:id="2" w:name="_Toc97379310"/>
      <w:proofErr w:type="spellStart"/>
      <w:r w:rsidRPr="00EA714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Fakultas</w:t>
      </w:r>
      <w:proofErr w:type="spellEnd"/>
      <w:r w:rsidRPr="00EA714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 Teknik</w:t>
      </w:r>
      <w:bookmarkEnd w:id="2"/>
    </w:p>
    <w:p w14:paraId="4CD896F5" w14:textId="77777777" w:rsidR="00EA7142" w:rsidRPr="00EA7142" w:rsidRDefault="00EA7142" w:rsidP="00EA7142">
      <w:pPr>
        <w:keepNext/>
        <w:spacing w:after="0" w:line="240" w:lineRule="auto"/>
        <w:jc w:val="center"/>
        <w:outlineLvl w:val="0"/>
        <w:rPr>
          <w:rFonts w:ascii="Times New Roman" w:eastAsia="Times New Roman" w:hAnsi="Times New Roman" w:cs="Times New Roman"/>
          <w:b/>
          <w:bCs/>
          <w:kern w:val="32"/>
          <w:sz w:val="24"/>
          <w:szCs w:val="24"/>
        </w:rPr>
      </w:pPr>
      <w:bookmarkStart w:id="3" w:name="_Toc97379311"/>
      <w:r w:rsidRPr="00EA714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 xml:space="preserve">Universitas </w:t>
      </w:r>
      <w:proofErr w:type="spellStart"/>
      <w:r w:rsidRPr="00EA7142">
        <w:rPr>
          <w:rFonts w:ascii="Times New Roman" w:eastAsia="Times New Roman" w:hAnsi="Times New Roman" w:cs="Times New Roman"/>
          <w:bCs/>
          <w:kern w:val="32"/>
          <w:sz w:val="24"/>
          <w:szCs w:val="24"/>
        </w:rPr>
        <w:t>Mataram</w:t>
      </w:r>
      <w:bookmarkEnd w:id="3"/>
      <w:proofErr w:type="spellEnd"/>
    </w:p>
    <w:p w14:paraId="2C2418BC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7FD5B511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4904609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DDBA0A8" w14:textId="77777777" w:rsidR="00EA7142" w:rsidRPr="00EA7142" w:rsidRDefault="00EA7142" w:rsidP="00EA714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DAF419F" w14:textId="77777777" w:rsidR="00EA7142" w:rsidRPr="00EA7142" w:rsidRDefault="00EA7142" w:rsidP="00EA7142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sz w:val="24"/>
          <w:szCs w:val="24"/>
        </w:rPr>
        <w:t xml:space="preserve">Dr. </w:t>
      </w:r>
      <w:proofErr w:type="spellStart"/>
      <w:r w:rsidRPr="00EA7142">
        <w:rPr>
          <w:rFonts w:ascii="Times New Roman" w:eastAsia="Times New Roman" w:hAnsi="Times New Roman" w:cs="Times New Roman"/>
          <w:sz w:val="24"/>
          <w:szCs w:val="24"/>
        </w:rPr>
        <w:t>Airlangga</w:t>
      </w:r>
      <w:proofErr w:type="spellEnd"/>
      <w:r w:rsidRPr="00EA7142">
        <w:rPr>
          <w:rFonts w:ascii="Times New Roman" w:eastAsia="Times New Roman" w:hAnsi="Times New Roman" w:cs="Times New Roman"/>
          <w:sz w:val="24"/>
          <w:szCs w:val="24"/>
        </w:rPr>
        <w:t>, ST., MEng</w:t>
      </w:r>
    </w:p>
    <w:p w14:paraId="7945F71F" w14:textId="0621ADDD" w:rsidR="004C29F8" w:rsidRDefault="00EA7142" w:rsidP="004C29F8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7142">
        <w:rPr>
          <w:rFonts w:ascii="Times New Roman" w:eastAsia="Times New Roman" w:hAnsi="Times New Roman" w:cs="Times New Roman"/>
          <w:sz w:val="24"/>
          <w:szCs w:val="24"/>
        </w:rPr>
        <w:t>NIP: 19731231 200003 1 001</w:t>
      </w:r>
      <w:r w:rsidR="004C29F8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08AD1284" w14:textId="4577BD16" w:rsidR="00776C0E" w:rsidRPr="0074794C" w:rsidRDefault="00830833" w:rsidP="00A6397C">
      <w:pPr>
        <w:pStyle w:val="Heading1"/>
        <w:rPr>
          <w:sz w:val="24"/>
          <w:szCs w:val="24"/>
        </w:rPr>
      </w:pPr>
      <w:bookmarkStart w:id="4" w:name="_Toc97379312"/>
      <w:r w:rsidRPr="0074794C">
        <w:rPr>
          <w:sz w:val="24"/>
          <w:szCs w:val="24"/>
        </w:rPr>
        <w:lastRenderedPageBreak/>
        <w:t>DAFTAR ISI</w:t>
      </w:r>
      <w:bookmarkEnd w:id="4"/>
    </w:p>
    <w:p w14:paraId="1D9DD9C6" w14:textId="57BF1F0E" w:rsidR="004F5975" w:rsidRDefault="004F5975" w:rsidP="004F5975"/>
    <w:p w14:paraId="5A174D9A" w14:textId="77777777" w:rsidR="004F5975" w:rsidRPr="004F5975" w:rsidRDefault="004F5975" w:rsidP="004F5975"/>
    <w:sdt>
      <w:sdtPr>
        <w:rPr>
          <w:rFonts w:ascii="Times New Roman" w:hAnsi="Times New Roman" w:cs="Times New Roman"/>
          <w:sz w:val="24"/>
          <w:szCs w:val="24"/>
        </w:rPr>
        <w:id w:val="-141185300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D09BFB2" w14:textId="4C9026B2" w:rsidR="00EA7142" w:rsidRPr="0032063A" w:rsidRDefault="000F3E1C" w:rsidP="00F75DB9">
          <w:pPr>
            <w:pStyle w:val="TOC1"/>
            <w:rPr>
              <w:rFonts w:ascii="Times New Roman" w:hAnsi="Times New Roman" w:cs="Times New Roman"/>
              <w:sz w:val="24"/>
              <w:szCs w:val="24"/>
            </w:rPr>
          </w:pPr>
          <w:r w:rsidRPr="0032063A">
            <w:rPr>
              <w:rFonts w:ascii="Times New Roman" w:hAnsi="Times New Roman" w:cs="Times New Roman"/>
              <w:sz w:val="24"/>
              <w:szCs w:val="24"/>
            </w:rPr>
            <w:t>COVER</w:t>
          </w:r>
          <w:r w:rsidR="00F75DB9">
            <w:rPr>
              <w:rFonts w:ascii="Times New Roman" w:hAnsi="Times New Roman" w:cs="Times New Roman"/>
              <w:sz w:val="24"/>
              <w:szCs w:val="24"/>
            </w:rPr>
            <w:tab/>
          </w:r>
          <w:r w:rsidR="00F75DB9">
            <w:rPr>
              <w:rFonts w:ascii="Times New Roman" w:hAnsi="Times New Roman" w:cs="Times New Roman"/>
              <w:sz w:val="24"/>
              <w:szCs w:val="24"/>
            </w:rPr>
            <w:tab/>
          </w:r>
          <w:proofErr w:type="spellStart"/>
          <w:r w:rsidR="004D1528" w:rsidRPr="0032063A">
            <w:rPr>
              <w:rFonts w:ascii="Times New Roman" w:hAnsi="Times New Roman" w:cs="Times New Roman"/>
              <w:sz w:val="24"/>
              <w:szCs w:val="24"/>
            </w:rPr>
            <w:t>i</w:t>
          </w:r>
          <w:proofErr w:type="spellEnd"/>
        </w:p>
        <w:p w14:paraId="68B0DB77" w14:textId="034FB389" w:rsidR="0032063A" w:rsidRPr="0032063A" w:rsidRDefault="00EA7142" w:rsidP="004C29F8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r w:rsidRPr="0032063A">
            <w:rPr>
              <w:rFonts w:ascii="Times New Roman" w:hAnsi="Times New Roman" w:cs="Times New Roman"/>
              <w:sz w:val="24"/>
              <w:szCs w:val="24"/>
            </w:rPr>
            <w:t>LEMBAR PENGESAHAN</w:t>
          </w:r>
          <w:r w:rsidRPr="0032063A">
            <w:rPr>
              <w:rFonts w:ascii="Times New Roman" w:hAnsi="Times New Roman" w:cs="Times New Roman"/>
              <w:sz w:val="24"/>
              <w:szCs w:val="24"/>
            </w:rPr>
            <w:tab/>
            <w:t>ii</w:t>
          </w:r>
          <w:r w:rsidR="000F3E1C" w:rsidRPr="0032063A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0F3E1C" w:rsidRPr="0032063A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="000F3E1C" w:rsidRPr="0032063A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</w:p>
        <w:p w14:paraId="63E04E67" w14:textId="795ABAFC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2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2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ii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2CAE05" w14:textId="5D69B5DE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3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TABEL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3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01CBF2B" w14:textId="442AAB18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4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4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9DECE28" w14:textId="7D4DDB08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5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BSTRAK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5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3979FD7" w14:textId="4909670B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6" w:history="1">
            <w:r w:rsidR="0032063A" w:rsidRPr="00D13047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ABSTRACT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6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i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DB9D45" w14:textId="3A9DAF8F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7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7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62D59AE" w14:textId="0D35F40D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8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8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D61432" w14:textId="5D3AB04F" w:rsidR="0032063A" w:rsidRPr="0032063A" w:rsidRDefault="005242F7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19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1.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Naskah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19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D18D8A" w14:textId="76BEA2F6" w:rsidR="0032063A" w:rsidRPr="0032063A" w:rsidRDefault="005242F7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0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2.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ilangan dan satu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0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92FDCFF" w14:textId="3A860B83" w:rsidR="0032063A" w:rsidRPr="0032063A" w:rsidRDefault="005242F7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1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3.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rak antar baris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1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C3DF1D6" w14:textId="677834E6" w:rsidR="0032063A" w:rsidRPr="0032063A" w:rsidRDefault="005242F7">
          <w:pPr>
            <w:pStyle w:val="TOC2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2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.4.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inci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2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73785A" w14:textId="49819094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3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2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Rumusan Masalah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3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BDD1E31" w14:textId="7805C612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4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3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Batasan Masalah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4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CDBFD44" w14:textId="7F5B3B0B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5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4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Tuju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5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E8FEDC5" w14:textId="7A2CB7FE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6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5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Manfaat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6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A19720" w14:textId="099EC084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7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6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Hipotesa</w:t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(Optional)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7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2F8A6F" w14:textId="4C4B3D35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8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1.7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  <w:lang w:val="en-ID"/>
              </w:rPr>
              <w:t>Sistematika Penulis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8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DE75B3" w14:textId="7D327604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29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PUSTAKA DAN DASAR TEOR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29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5648C3" w14:textId="0D6C240E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0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Pustaka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0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3260E5" w14:textId="5EFBDDD6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1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sar Teor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1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3BBF501" w14:textId="0F84DB31" w:rsidR="0032063A" w:rsidRPr="0032063A" w:rsidRDefault="005242F7">
          <w:pPr>
            <w:pStyle w:val="TOC3"/>
            <w:tabs>
              <w:tab w:val="left" w:pos="132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2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sub-bab dari dasar teori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2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CB2E999" w14:textId="1425F14C" w:rsidR="0032063A" w:rsidRPr="0032063A" w:rsidRDefault="005242F7">
          <w:pPr>
            <w:pStyle w:val="TOC3"/>
            <w:tabs>
              <w:tab w:val="left" w:pos="132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3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2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sub-bab lainnya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3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B8824C" w14:textId="2AD7A752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4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OLOGI PENELITI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4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F6B9738" w14:textId="1D9AB041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5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lat dan Bah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5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9511B0" w14:textId="0B0AEDE4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6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ulisan Tabel dan Gambar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6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AD47EAD" w14:textId="00247710" w:rsidR="0032063A" w:rsidRPr="0032063A" w:rsidRDefault="005242F7">
          <w:pPr>
            <w:pStyle w:val="TOC3"/>
            <w:tabs>
              <w:tab w:val="left" w:pos="110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7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ub-Bab Lai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7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0CA8DD" w14:textId="7F0B6973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8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SIMPUL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8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B6DCFB" w14:textId="742D6521" w:rsidR="0032063A" w:rsidRPr="0032063A" w:rsidRDefault="005242F7">
          <w:pPr>
            <w:pStyle w:val="TOC2"/>
            <w:tabs>
              <w:tab w:val="left" w:pos="880"/>
              <w:tab w:val="right" w:leader="dot" w:pos="8827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39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1</w:t>
            </w:r>
            <w:r w:rsidR="0032063A" w:rsidRPr="0032063A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simpul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39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F4879F4" w14:textId="30082891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40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40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7B475A" w14:textId="2B9DB0E1" w:rsidR="0032063A" w:rsidRPr="0032063A" w:rsidRDefault="005242F7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97379341" w:history="1">
            <w:r w:rsidR="0032063A" w:rsidRPr="0032063A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MPIRAN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7379341 \h </w:instrTex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8E4EA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32063A" w:rsidRPr="0032063A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F4126F" w14:textId="06AF5D7D" w:rsidR="000F3E1C" w:rsidRPr="0032063A" w:rsidRDefault="000F3E1C" w:rsidP="00C259E9">
          <w:pPr>
            <w:spacing w:after="0"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32063A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5F402D6D" w14:textId="4E644718" w:rsidR="000F3E1C" w:rsidRPr="00C259E9" w:rsidRDefault="000F3E1C" w:rsidP="00C259E9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0F3E1C" w:rsidRPr="00C259E9" w:rsidSect="002D57BF">
          <w:footerReference w:type="default" r:id="rId9"/>
          <w:pgSz w:w="11906" w:h="16838" w:code="9"/>
          <w:pgMar w:top="1701" w:right="1418" w:bottom="1418" w:left="1985" w:header="709" w:footer="709" w:gutter="0"/>
          <w:pgNumType w:fmt="lowerRoman"/>
          <w:cols w:space="708"/>
          <w:titlePg/>
          <w:docGrid w:linePitch="360"/>
        </w:sectPr>
      </w:pPr>
    </w:p>
    <w:p w14:paraId="07C905B9" w14:textId="5B9294CC" w:rsidR="00830833" w:rsidRDefault="00830833" w:rsidP="00C259E9">
      <w:pPr>
        <w:pStyle w:val="Heading1"/>
        <w:spacing w:after="0" w:line="360" w:lineRule="auto"/>
        <w:rPr>
          <w:sz w:val="24"/>
          <w:szCs w:val="24"/>
        </w:rPr>
      </w:pPr>
      <w:bookmarkStart w:id="5" w:name="_Toc97379313"/>
      <w:r w:rsidRPr="00C259E9">
        <w:rPr>
          <w:sz w:val="24"/>
          <w:szCs w:val="24"/>
        </w:rPr>
        <w:lastRenderedPageBreak/>
        <w:t>DAFTAR TABEL</w:t>
      </w:r>
      <w:bookmarkEnd w:id="5"/>
    </w:p>
    <w:p w14:paraId="21633D37" w14:textId="0A775778" w:rsidR="004F5975" w:rsidRDefault="004F5975" w:rsidP="004F5975"/>
    <w:p w14:paraId="3579BA55" w14:textId="77777777" w:rsidR="004C29F8" w:rsidRDefault="004C29F8" w:rsidP="004C29F8">
      <w:pPr>
        <w:pStyle w:val="Caption"/>
        <w:keepNext/>
        <w:tabs>
          <w:tab w:val="left" w:pos="85"/>
          <w:tab w:val="left" w:pos="8364"/>
          <w:tab w:val="left" w:pos="8505"/>
        </w:tabs>
        <w:spacing w:after="0" w:line="360" w:lineRule="auto"/>
        <w:jc w:val="both"/>
        <w:rPr>
          <w:rFonts w:asciiTheme="minorHAnsi" w:hAnsiTheme="minorHAnsi"/>
          <w:iCs w:val="0"/>
          <w:szCs w:val="22"/>
        </w:rPr>
      </w:pPr>
      <w:bookmarkStart w:id="6" w:name="_Hlk42272172"/>
    </w:p>
    <w:p w14:paraId="4CE6373C" w14:textId="4C7CB12E" w:rsidR="006C1BC9" w:rsidRPr="00C259E9" w:rsidRDefault="006C1BC9" w:rsidP="004C29F8">
      <w:pPr>
        <w:pStyle w:val="Caption"/>
        <w:keepNext/>
        <w:tabs>
          <w:tab w:val="left" w:leader="do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proofErr w:type="spellStart"/>
      <w:r w:rsidRPr="00C259E9">
        <w:rPr>
          <w:rFonts w:cs="Times New Roman"/>
          <w:color w:val="000000" w:themeColor="text1"/>
          <w:sz w:val="24"/>
          <w:szCs w:val="24"/>
        </w:rPr>
        <w:t>Tabel</w:t>
      </w:r>
      <w:proofErr w:type="spellEnd"/>
      <w:r w:rsidRPr="00C259E9">
        <w:rPr>
          <w:rFonts w:cs="Times New Roman"/>
          <w:color w:val="000000" w:themeColor="text1"/>
          <w:sz w:val="24"/>
          <w:szCs w:val="24"/>
        </w:rPr>
        <w:t xml:space="preserve"> </w:t>
      </w:r>
      <w:r w:rsidR="004C29F8">
        <w:rPr>
          <w:rFonts w:cs="Times New Roman"/>
          <w:color w:val="000000" w:themeColor="text1"/>
          <w:sz w:val="24"/>
          <w:szCs w:val="24"/>
        </w:rPr>
        <w:t>3</w:t>
      </w:r>
      <w:r w:rsidRPr="00C259E9">
        <w:rPr>
          <w:rFonts w:cs="Times New Roman"/>
          <w:color w:val="000000" w:themeColor="text1"/>
          <w:sz w:val="24"/>
          <w:szCs w:val="24"/>
        </w:rPr>
        <w:t xml:space="preserve">.1 </w:t>
      </w:r>
      <w:proofErr w:type="spellStart"/>
      <w:r w:rsidR="004C29F8" w:rsidRPr="004C29F8">
        <w:rPr>
          <w:rFonts w:cs="Times New Roman"/>
          <w:iCs w:val="0"/>
          <w:color w:val="000000" w:themeColor="text1"/>
          <w:sz w:val="24"/>
          <w:szCs w:val="24"/>
        </w:rPr>
        <w:t>Contoh</w:t>
      </w:r>
      <w:proofErr w:type="spellEnd"/>
      <w:r w:rsidR="004C29F8" w:rsidRPr="004C29F8">
        <w:rPr>
          <w:rFonts w:cs="Times New Roman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="004C29F8" w:rsidRPr="004C29F8">
        <w:rPr>
          <w:rFonts w:cs="Times New Roman"/>
          <w:iCs w:val="0"/>
          <w:color w:val="000000" w:themeColor="text1"/>
          <w:sz w:val="24"/>
          <w:szCs w:val="24"/>
        </w:rPr>
        <w:t>tabel</w:t>
      </w:r>
      <w:proofErr w:type="spellEnd"/>
      <w:r w:rsidR="004C29F8" w:rsidRPr="004C29F8">
        <w:rPr>
          <w:rFonts w:cs="Times New Roman"/>
          <w:iCs w:val="0"/>
          <w:color w:val="000000" w:themeColor="text1"/>
          <w:sz w:val="24"/>
          <w:szCs w:val="24"/>
        </w:rPr>
        <w:t xml:space="preserve"> 1</w:t>
      </w:r>
      <w:r w:rsidR="004C29F8">
        <w:rPr>
          <w:rFonts w:cs="Times New Roman"/>
          <w:iCs w:val="0"/>
          <w:color w:val="000000" w:themeColor="text1"/>
          <w:sz w:val="24"/>
          <w:szCs w:val="24"/>
        </w:rPr>
        <w:tab/>
      </w:r>
      <w:r w:rsidR="00FC465C">
        <w:rPr>
          <w:rFonts w:cs="Times New Roman"/>
          <w:color w:val="000000" w:themeColor="text1"/>
          <w:sz w:val="24"/>
          <w:szCs w:val="24"/>
        </w:rPr>
        <w:t>6</w:t>
      </w:r>
    </w:p>
    <w:p w14:paraId="10D811EB" w14:textId="32435E28" w:rsidR="00044D6E" w:rsidRDefault="006C1BC9" w:rsidP="004C29F8">
      <w:pPr>
        <w:pStyle w:val="Caption"/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proofErr w:type="spellStart"/>
      <w:r w:rsidRPr="00C259E9">
        <w:rPr>
          <w:rFonts w:cs="Times New Roman"/>
          <w:color w:val="000000" w:themeColor="text1"/>
          <w:sz w:val="24"/>
          <w:szCs w:val="24"/>
        </w:rPr>
        <w:t>Tabel</w:t>
      </w:r>
      <w:proofErr w:type="spellEnd"/>
      <w:r w:rsidRPr="00C259E9">
        <w:rPr>
          <w:rFonts w:cs="Times New Roman"/>
          <w:color w:val="000000" w:themeColor="text1"/>
          <w:sz w:val="24"/>
          <w:szCs w:val="24"/>
        </w:rPr>
        <w:t xml:space="preserve"> 3.</w:t>
      </w:r>
      <w:r w:rsidR="004C29F8">
        <w:rPr>
          <w:rFonts w:cs="Times New Roman"/>
          <w:color w:val="000000" w:themeColor="text1"/>
          <w:sz w:val="24"/>
          <w:szCs w:val="24"/>
        </w:rPr>
        <w:t>2</w:t>
      </w:r>
      <w:r w:rsidRPr="00C259E9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="004C29F8">
        <w:rPr>
          <w:rFonts w:cs="Times New Roman"/>
          <w:color w:val="000000" w:themeColor="text1"/>
          <w:sz w:val="24"/>
          <w:szCs w:val="24"/>
        </w:rPr>
        <w:t>Contoh</w:t>
      </w:r>
      <w:proofErr w:type="spellEnd"/>
      <w:r w:rsidR="004C29F8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="004C29F8">
        <w:rPr>
          <w:rFonts w:cs="Times New Roman"/>
          <w:color w:val="000000" w:themeColor="text1"/>
          <w:sz w:val="24"/>
          <w:szCs w:val="24"/>
        </w:rPr>
        <w:t>tabel</w:t>
      </w:r>
      <w:proofErr w:type="spellEnd"/>
      <w:r w:rsidR="004C29F8">
        <w:rPr>
          <w:rFonts w:cs="Times New Roman"/>
          <w:color w:val="000000" w:themeColor="text1"/>
          <w:sz w:val="24"/>
          <w:szCs w:val="24"/>
        </w:rPr>
        <w:t xml:space="preserve"> 2</w:t>
      </w:r>
      <w:r w:rsidR="004C29F8">
        <w:rPr>
          <w:rFonts w:cs="Times New Roman"/>
          <w:color w:val="000000" w:themeColor="text1"/>
          <w:sz w:val="24"/>
          <w:szCs w:val="24"/>
        </w:rPr>
        <w:tab/>
      </w:r>
      <w:r w:rsidR="00FC465C">
        <w:rPr>
          <w:rFonts w:cs="Times New Roman"/>
          <w:color w:val="000000" w:themeColor="text1"/>
          <w:sz w:val="24"/>
          <w:szCs w:val="24"/>
        </w:rPr>
        <w:t>7</w:t>
      </w:r>
      <w:bookmarkEnd w:id="6"/>
    </w:p>
    <w:p w14:paraId="5D7FE21F" w14:textId="77777777" w:rsidR="004C29F8" w:rsidRPr="004C29F8" w:rsidRDefault="004C29F8" w:rsidP="004C29F8"/>
    <w:p w14:paraId="6C3395E8" w14:textId="3F9D658C" w:rsidR="00044D6E" w:rsidRPr="00044D6E" w:rsidRDefault="00044D6E" w:rsidP="00044D6E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044D6E" w:rsidRPr="00044D6E" w:rsidSect="001A2377">
          <w:pgSz w:w="11906" w:h="16838" w:code="9"/>
          <w:pgMar w:top="1701" w:right="1418" w:bottom="1418" w:left="1985" w:header="709" w:footer="709" w:gutter="0"/>
          <w:pgNumType w:fmt="lowerRoman"/>
          <w:cols w:space="708"/>
          <w:docGrid w:linePitch="360"/>
        </w:sectPr>
      </w:pPr>
    </w:p>
    <w:p w14:paraId="17AA20F7" w14:textId="02C72838" w:rsidR="00830833" w:rsidRPr="0074794C" w:rsidRDefault="00830833" w:rsidP="00A6397C">
      <w:pPr>
        <w:pStyle w:val="Heading1"/>
        <w:rPr>
          <w:sz w:val="24"/>
          <w:szCs w:val="24"/>
        </w:rPr>
      </w:pPr>
      <w:bookmarkStart w:id="7" w:name="_Toc97379314"/>
      <w:r w:rsidRPr="0074794C">
        <w:rPr>
          <w:sz w:val="24"/>
          <w:szCs w:val="24"/>
        </w:rPr>
        <w:lastRenderedPageBreak/>
        <w:t>DAFTAR GAMBAR</w:t>
      </w:r>
      <w:bookmarkEnd w:id="7"/>
    </w:p>
    <w:p w14:paraId="2D5EA298" w14:textId="7CEB5210" w:rsidR="004F5975" w:rsidRDefault="004F5975" w:rsidP="004F5975"/>
    <w:p w14:paraId="3CBDA68F" w14:textId="77777777" w:rsidR="0072524A" w:rsidRDefault="0072524A" w:rsidP="00830833"/>
    <w:p w14:paraId="75158390" w14:textId="4007C46D" w:rsidR="00AD7358" w:rsidRPr="00AD7358" w:rsidRDefault="00AD7358" w:rsidP="0065223F">
      <w:pPr>
        <w:pStyle w:val="Caption"/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r w:rsidRPr="00AD7358">
        <w:rPr>
          <w:rFonts w:cs="Times New Roman"/>
          <w:sz w:val="24"/>
          <w:szCs w:val="24"/>
        </w:rPr>
        <w:t xml:space="preserve">Gambar </w:t>
      </w:r>
      <w:r w:rsidR="004C29F8">
        <w:rPr>
          <w:rFonts w:cs="Times New Roman"/>
          <w:sz w:val="24"/>
          <w:szCs w:val="24"/>
        </w:rPr>
        <w:t>3</w:t>
      </w:r>
      <w:r w:rsidRPr="00AD7358">
        <w:rPr>
          <w:rFonts w:cs="Times New Roman"/>
          <w:sz w:val="24"/>
          <w:szCs w:val="24"/>
        </w:rPr>
        <w:t xml:space="preserve">.1 </w:t>
      </w:r>
      <w:proofErr w:type="spellStart"/>
      <w:r w:rsidR="004C29F8">
        <w:rPr>
          <w:rFonts w:cs="Times New Roman"/>
          <w:sz w:val="24"/>
          <w:szCs w:val="24"/>
        </w:rPr>
        <w:t>Contoh</w:t>
      </w:r>
      <w:proofErr w:type="spellEnd"/>
      <w:r w:rsidR="004C29F8">
        <w:rPr>
          <w:rFonts w:cs="Times New Roman"/>
          <w:sz w:val="24"/>
          <w:szCs w:val="24"/>
        </w:rPr>
        <w:t xml:space="preserve"> Gambar 1</w:t>
      </w:r>
      <w:r w:rsidR="0065223F">
        <w:rPr>
          <w:rFonts w:cs="Times New Roman"/>
          <w:color w:val="000000" w:themeColor="text1"/>
          <w:sz w:val="24"/>
          <w:szCs w:val="24"/>
        </w:rPr>
        <w:tab/>
      </w:r>
      <w:r w:rsidR="004C29F8">
        <w:rPr>
          <w:rFonts w:cs="Times New Roman"/>
          <w:color w:val="000000" w:themeColor="text1"/>
          <w:sz w:val="24"/>
          <w:szCs w:val="24"/>
        </w:rPr>
        <w:t>7</w:t>
      </w:r>
    </w:p>
    <w:p w14:paraId="27EB4F40" w14:textId="4A9F6751" w:rsidR="00AD7358" w:rsidRDefault="00AD7358" w:rsidP="0065223F">
      <w:pPr>
        <w:pStyle w:val="Caption"/>
        <w:keepNext/>
        <w:tabs>
          <w:tab w:val="left" w:pos="85"/>
          <w:tab w:val="left" w:leader="dot" w:pos="8364"/>
          <w:tab w:val="left" w:pos="8505"/>
        </w:tabs>
        <w:spacing w:after="0" w:line="360" w:lineRule="auto"/>
        <w:jc w:val="both"/>
        <w:rPr>
          <w:rFonts w:cs="Times New Roman"/>
          <w:color w:val="000000" w:themeColor="text1"/>
          <w:sz w:val="24"/>
          <w:szCs w:val="24"/>
        </w:rPr>
      </w:pPr>
      <w:r w:rsidRPr="00AD7358">
        <w:rPr>
          <w:rFonts w:cs="Times New Roman"/>
          <w:color w:val="000000" w:themeColor="text1"/>
          <w:sz w:val="24"/>
          <w:szCs w:val="24"/>
        </w:rPr>
        <w:t xml:space="preserve">Gambar </w:t>
      </w:r>
      <w:r w:rsidR="004C29F8">
        <w:rPr>
          <w:rFonts w:cs="Times New Roman"/>
          <w:color w:val="000000" w:themeColor="text1"/>
          <w:sz w:val="24"/>
          <w:szCs w:val="24"/>
        </w:rPr>
        <w:t>3</w:t>
      </w:r>
      <w:r w:rsidRPr="00AD7358">
        <w:rPr>
          <w:rFonts w:cs="Times New Roman"/>
          <w:color w:val="000000" w:themeColor="text1"/>
          <w:sz w:val="24"/>
          <w:szCs w:val="24"/>
        </w:rPr>
        <w:t>.2</w:t>
      </w:r>
      <w:r w:rsidRPr="004C29F8">
        <w:rPr>
          <w:rFonts w:cs="Times New Roman"/>
          <w:color w:val="000000" w:themeColor="text1"/>
          <w:sz w:val="24"/>
          <w:szCs w:val="24"/>
        </w:rPr>
        <w:t xml:space="preserve"> </w:t>
      </w:r>
      <w:proofErr w:type="spellStart"/>
      <w:r w:rsidR="004C29F8" w:rsidRPr="004C29F8">
        <w:rPr>
          <w:rFonts w:cs="Times New Roman"/>
          <w:iCs w:val="0"/>
          <w:color w:val="000000" w:themeColor="text1"/>
          <w:sz w:val="24"/>
          <w:szCs w:val="24"/>
        </w:rPr>
        <w:t>Contoh</w:t>
      </w:r>
      <w:proofErr w:type="spellEnd"/>
      <w:r w:rsidR="004C29F8" w:rsidRPr="004C29F8">
        <w:rPr>
          <w:rFonts w:cs="Times New Roman"/>
          <w:iCs w:val="0"/>
          <w:color w:val="000000" w:themeColor="text1"/>
          <w:sz w:val="24"/>
          <w:szCs w:val="24"/>
        </w:rPr>
        <w:t xml:space="preserve"> </w:t>
      </w:r>
      <w:r w:rsidR="0065223F">
        <w:rPr>
          <w:rFonts w:cs="Times New Roman"/>
          <w:color w:val="000000" w:themeColor="text1"/>
          <w:sz w:val="24"/>
          <w:szCs w:val="24"/>
        </w:rPr>
        <w:t>Gambar 2</w:t>
      </w:r>
      <w:r w:rsidR="0065223F">
        <w:rPr>
          <w:rFonts w:cs="Times New Roman"/>
          <w:color w:val="000000" w:themeColor="text1"/>
          <w:sz w:val="24"/>
          <w:szCs w:val="24"/>
        </w:rPr>
        <w:tab/>
      </w:r>
      <w:r w:rsidR="004C29F8">
        <w:rPr>
          <w:rFonts w:cs="Times New Roman"/>
          <w:color w:val="000000" w:themeColor="text1"/>
          <w:sz w:val="24"/>
          <w:szCs w:val="24"/>
        </w:rPr>
        <w:t>8</w:t>
      </w:r>
    </w:p>
    <w:p w14:paraId="046EB581" w14:textId="334F4AF8" w:rsidR="004C29F8" w:rsidRDefault="004C29F8">
      <w:pPr>
        <w:rPr>
          <w:iCs/>
          <w:sz w:val="24"/>
          <w:szCs w:val="24"/>
        </w:rPr>
      </w:pPr>
      <w:r>
        <w:rPr>
          <w:iCs/>
          <w:sz w:val="24"/>
          <w:szCs w:val="24"/>
        </w:rPr>
        <w:br w:type="page"/>
      </w:r>
    </w:p>
    <w:p w14:paraId="3F37F8B8" w14:textId="02D5D48E" w:rsidR="00A6397C" w:rsidRPr="00A6397C" w:rsidRDefault="00A6397C" w:rsidP="001175BB">
      <w:pPr>
        <w:rPr>
          <w:rFonts w:ascii="Times New Roman" w:hAnsi="Times New Roman" w:cs="Times New Roman"/>
          <w:b/>
          <w:bCs/>
          <w:sz w:val="28"/>
          <w:szCs w:val="28"/>
        </w:rPr>
        <w:sectPr w:rsidR="00A6397C" w:rsidRPr="00A6397C" w:rsidSect="001A2377">
          <w:pgSz w:w="11906" w:h="16838" w:code="9"/>
          <w:pgMar w:top="1701" w:right="1418" w:bottom="1418" w:left="1985" w:header="709" w:footer="709" w:gutter="0"/>
          <w:pgNumType w:fmt="lowerRoman"/>
          <w:cols w:space="708"/>
          <w:docGrid w:linePitch="360"/>
        </w:sectPr>
      </w:pPr>
    </w:p>
    <w:p w14:paraId="28A3AEE9" w14:textId="0F7CB9A3" w:rsidR="00A6397C" w:rsidRPr="0074794C" w:rsidRDefault="00A6397C" w:rsidP="00162DF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4794C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</w:t>
      </w:r>
    </w:p>
    <w:p w14:paraId="68101517" w14:textId="3CA45075" w:rsidR="00830833" w:rsidRPr="0074794C" w:rsidRDefault="00830833" w:rsidP="00162DF5">
      <w:pPr>
        <w:pStyle w:val="Heading1"/>
        <w:spacing w:after="0" w:line="240" w:lineRule="auto"/>
        <w:rPr>
          <w:sz w:val="24"/>
          <w:szCs w:val="24"/>
        </w:rPr>
      </w:pPr>
      <w:bookmarkStart w:id="8" w:name="_Toc97379317"/>
      <w:r w:rsidRPr="0074794C">
        <w:rPr>
          <w:sz w:val="24"/>
          <w:szCs w:val="24"/>
        </w:rPr>
        <w:t>PENDAHULUAN</w:t>
      </w:r>
      <w:bookmarkEnd w:id="8"/>
    </w:p>
    <w:p w14:paraId="06AF68C2" w14:textId="391B9650" w:rsidR="004F5975" w:rsidRDefault="004F5975" w:rsidP="004F5975"/>
    <w:p w14:paraId="72625593" w14:textId="77777777" w:rsidR="004F5975" w:rsidRPr="004F5975" w:rsidRDefault="004F5975" w:rsidP="004F5975"/>
    <w:p w14:paraId="134133DB" w14:textId="7C7AE193" w:rsidR="00136ED8" w:rsidRPr="00136ED8" w:rsidRDefault="00FA7DF6" w:rsidP="009A3AE9">
      <w:pPr>
        <w:pStyle w:val="Heading2"/>
        <w:numPr>
          <w:ilvl w:val="0"/>
          <w:numId w:val="1"/>
        </w:numPr>
        <w:spacing w:after="0" w:line="360" w:lineRule="auto"/>
        <w:ind w:left="426" w:hanging="426"/>
      </w:pPr>
      <w:bookmarkStart w:id="9" w:name="_Toc97379318"/>
      <w:proofErr w:type="spellStart"/>
      <w:r w:rsidRPr="00FA7DF6">
        <w:t>Latar</w:t>
      </w:r>
      <w:proofErr w:type="spellEnd"/>
      <w:r w:rsidRPr="00FA7DF6">
        <w:t xml:space="preserve"> </w:t>
      </w:r>
      <w:proofErr w:type="spellStart"/>
      <w:r w:rsidRPr="00FA7DF6">
        <w:t>Belakang</w:t>
      </w:r>
      <w:bookmarkEnd w:id="9"/>
      <w:proofErr w:type="spellEnd"/>
    </w:p>
    <w:p w14:paraId="71AD8A75" w14:textId="77777777" w:rsidR="00A76C40" w:rsidRDefault="004552CC" w:rsidP="00F7006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="00921AF6" w:rsidRPr="00921AF6">
        <w:rPr>
          <w:rFonts w:ascii="Times New Roman" w:hAnsi="Times New Roman" w:cs="Times New Roman"/>
          <w:sz w:val="24"/>
          <w:szCs w:val="24"/>
        </w:rPr>
        <w:t>ugas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bidangny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>.</w:t>
      </w:r>
      <w:r w:rsid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>
        <w:rPr>
          <w:rFonts w:ascii="Times New Roman" w:hAnsi="Times New Roman" w:cs="Times New Roman"/>
          <w:sz w:val="24"/>
          <w:szCs w:val="24"/>
        </w:rPr>
        <w:t>t</w:t>
      </w:r>
      <w:r w:rsidR="00921AF6" w:rsidRPr="00921AF6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ituangkan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1AF6" w:rsidRPr="00921AF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="00921AF6" w:rsidRPr="00921AF6">
        <w:rPr>
          <w:rFonts w:ascii="Times New Roman" w:hAnsi="Times New Roman" w:cs="Times New Roman"/>
          <w:sz w:val="24"/>
          <w:szCs w:val="24"/>
        </w:rPr>
        <w:t>.</w:t>
      </w:r>
      <w:r w:rsidR="00921A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127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EC127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90283B" w14:textId="24F45C51" w:rsidR="00EC127C" w:rsidRDefault="00CE41F2" w:rsidP="00F70062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A5400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tulisan,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alasan-alas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iang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062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F7006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D865EED" w14:textId="64AEDDD2" w:rsidR="00A76C40" w:rsidRDefault="00A76C40" w:rsidP="00A76C4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),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A76C40">
        <w:rPr>
          <w:rFonts w:ascii="Times New Roman" w:hAnsi="Times New Roman" w:cs="Times New Roman"/>
          <w:sz w:val="24"/>
          <w:szCs w:val="24"/>
        </w:rPr>
        <w:t>atar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Pr="00A76C40">
        <w:rPr>
          <w:rFonts w:ascii="Times New Roman" w:hAnsi="Times New Roman" w:cs="Times New Roman"/>
          <w:sz w:val="24"/>
          <w:szCs w:val="24"/>
        </w:rPr>
        <w:t>elakang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tulisan,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alasan-alas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iangk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76C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6C40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136ED8">
        <w:rPr>
          <w:rFonts w:ascii="Times New Roman" w:hAnsi="Times New Roman" w:cs="Times New Roman"/>
          <w:sz w:val="24"/>
          <w:szCs w:val="24"/>
        </w:rPr>
        <w:t>.</w:t>
      </w:r>
    </w:p>
    <w:p w14:paraId="2380A76B" w14:textId="77777777" w:rsidR="00F94B9E" w:rsidRDefault="00F94B9E" w:rsidP="00A76C40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071DB6CE" w14:textId="5EABFF20" w:rsidR="00136ED8" w:rsidRDefault="00136ED8" w:rsidP="0091720B">
      <w:pPr>
        <w:pStyle w:val="Heading2"/>
        <w:numPr>
          <w:ilvl w:val="2"/>
          <w:numId w:val="13"/>
        </w:numPr>
        <w:spacing w:after="0" w:line="360" w:lineRule="auto"/>
        <w:ind w:left="567" w:hanging="567"/>
      </w:pPr>
      <w:bookmarkStart w:id="10" w:name="_Toc97379319"/>
      <w:proofErr w:type="spellStart"/>
      <w:r>
        <w:t>Naskah</w:t>
      </w:r>
      <w:bookmarkEnd w:id="10"/>
      <w:proofErr w:type="spellEnd"/>
    </w:p>
    <w:p w14:paraId="196F192A" w14:textId="19A37D74" w:rsidR="00EC0BC8" w:rsidRDefault="00136ED8" w:rsidP="00136ED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36ED8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g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r w:rsidRPr="00EC0BC8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2 pitch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miring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tulis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miri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si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variable,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an su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; dan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utip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BC8">
        <w:rPr>
          <w:rFonts w:ascii="Times New Roman" w:hAnsi="Times New Roman" w:cs="Times New Roman"/>
          <w:sz w:val="24"/>
          <w:szCs w:val="24"/>
        </w:rPr>
        <w:t>H</w:t>
      </w:r>
      <w:r w:rsidRPr="00136ED8">
        <w:rPr>
          <w:rFonts w:ascii="Times New Roman" w:hAnsi="Times New Roman" w:cs="Times New Roman"/>
          <w:sz w:val="24"/>
          <w:szCs w:val="24"/>
        </w:rPr>
        <w:t>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unani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nt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it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eb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108CDB" w14:textId="77777777" w:rsidR="00F94B9E" w:rsidRDefault="00F94B9E" w:rsidP="00136ED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6322F12" w14:textId="392CF038" w:rsidR="00136ED8" w:rsidRPr="00136ED8" w:rsidRDefault="00136ED8" w:rsidP="0091720B">
      <w:pPr>
        <w:pStyle w:val="Heading2"/>
        <w:numPr>
          <w:ilvl w:val="2"/>
          <w:numId w:val="13"/>
        </w:numPr>
        <w:spacing w:after="0" w:line="360" w:lineRule="auto"/>
        <w:ind w:left="567" w:hanging="567"/>
      </w:pPr>
      <w:bookmarkStart w:id="11" w:name="_Toc97379320"/>
      <w:proofErr w:type="spellStart"/>
      <w:r w:rsidRPr="00136ED8">
        <w:t>Bilangan</w:t>
      </w:r>
      <w:proofErr w:type="spellEnd"/>
      <w:r w:rsidRPr="00136ED8">
        <w:t xml:space="preserve"> dan </w:t>
      </w:r>
      <w:proofErr w:type="spellStart"/>
      <w:r w:rsidR="001E1170">
        <w:t>s</w:t>
      </w:r>
      <w:r w:rsidRPr="00136ED8">
        <w:t>atuan</w:t>
      </w:r>
      <w:bookmarkEnd w:id="11"/>
      <w:proofErr w:type="spellEnd"/>
      <w:r>
        <w:t xml:space="preserve"> </w:t>
      </w:r>
    </w:p>
    <w:p w14:paraId="79CC5082" w14:textId="6048AB36" w:rsidR="00136ED8" w:rsidRDefault="00136ED8" w:rsidP="00136ED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ermula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Satu m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00 cm.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sim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0,50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>km.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c.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elakang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: m, g, kg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</w:p>
    <w:p w14:paraId="5EDD17CC" w14:textId="34FFA9C2" w:rsidR="00F94B9E" w:rsidRDefault="00F94B9E" w:rsidP="00136ED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F204361" w14:textId="77777777" w:rsidR="00F94B9E" w:rsidRPr="00136ED8" w:rsidRDefault="00F94B9E" w:rsidP="00136ED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E39843D" w14:textId="7AB38EEC" w:rsidR="00136ED8" w:rsidRPr="00136ED8" w:rsidRDefault="00136ED8" w:rsidP="0091720B">
      <w:pPr>
        <w:pStyle w:val="Heading2"/>
        <w:numPr>
          <w:ilvl w:val="2"/>
          <w:numId w:val="13"/>
        </w:numPr>
        <w:spacing w:after="0" w:line="360" w:lineRule="auto"/>
        <w:ind w:left="567" w:hanging="567"/>
      </w:pPr>
      <w:bookmarkStart w:id="12" w:name="_Toc97379321"/>
      <w:r w:rsidRPr="00136ED8">
        <w:lastRenderedPageBreak/>
        <w:t xml:space="preserve">Jarak </w:t>
      </w:r>
      <w:proofErr w:type="spellStart"/>
      <w:r w:rsidRPr="00136ED8">
        <w:t>antar</w:t>
      </w:r>
      <w:proofErr w:type="spellEnd"/>
      <w:r w:rsidRPr="00136ED8">
        <w:t xml:space="preserve"> baris</w:t>
      </w:r>
      <w:bookmarkEnd w:id="12"/>
    </w:p>
    <w:p w14:paraId="36E47274" w14:textId="0DA6D479" w:rsidR="00136ED8" w:rsidRDefault="00136ED8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36ED8">
        <w:rPr>
          <w:rFonts w:ascii="Times New Roman" w:hAnsi="Times New Roman" w:cs="Times New Roman"/>
          <w:sz w:val="24"/>
          <w:szCs w:val="24"/>
        </w:rPr>
        <w:t xml:space="preserve">Jarak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,5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utip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paragraph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, dan daftar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  <w:r w:rsidR="00EC0BC8">
        <w:rPr>
          <w:rFonts w:ascii="Times New Roman" w:hAnsi="Times New Roman" w:cs="Times New Roman"/>
          <w:sz w:val="24"/>
          <w:szCs w:val="24"/>
        </w:rPr>
        <w:t xml:space="preserve"> </w:t>
      </w:r>
      <w:r w:rsidRPr="00136ED8">
        <w:rPr>
          <w:rFonts w:ascii="Times New Roman" w:hAnsi="Times New Roman" w:cs="Times New Roman"/>
          <w:sz w:val="24"/>
          <w:szCs w:val="24"/>
        </w:rPr>
        <w:t xml:space="preserve">Jarak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136ED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136ED8">
        <w:rPr>
          <w:rFonts w:ascii="Times New Roman" w:hAnsi="Times New Roman" w:cs="Times New Roman"/>
          <w:sz w:val="24"/>
          <w:szCs w:val="24"/>
        </w:rPr>
        <w:t>.</w:t>
      </w:r>
    </w:p>
    <w:p w14:paraId="5431CE58" w14:textId="77777777" w:rsidR="00F94B9E" w:rsidRDefault="00F94B9E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7569026" w14:textId="05F759BF" w:rsidR="005E346A" w:rsidRDefault="006A23F4" w:rsidP="00A35CAF">
      <w:pPr>
        <w:pStyle w:val="Heading2"/>
        <w:numPr>
          <w:ilvl w:val="2"/>
          <w:numId w:val="13"/>
        </w:numPr>
        <w:spacing w:after="0" w:line="360" w:lineRule="auto"/>
        <w:ind w:left="567" w:hanging="567"/>
      </w:pPr>
      <w:bookmarkStart w:id="13" w:name="_Toc97379322"/>
      <w:proofErr w:type="spellStart"/>
      <w:r>
        <w:t>R</w:t>
      </w:r>
      <w:r w:rsidR="005E346A">
        <w:t>incian</w:t>
      </w:r>
      <w:bookmarkEnd w:id="13"/>
      <w:proofErr w:type="spellEnd"/>
    </w:p>
    <w:p w14:paraId="7D3AA7B6" w14:textId="2A8A84FB" w:rsidR="006A23F4" w:rsidRDefault="006A23F4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A23F4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butir-butir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1, 2, 3, 4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hurup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a, b, c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urung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1), 2), 3)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23F4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perinci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orde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hurup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kurung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 xml:space="preserve"> a), b), c), </w:t>
      </w:r>
      <w:proofErr w:type="spellStart"/>
      <w:r w:rsidRPr="006A23F4">
        <w:rPr>
          <w:rFonts w:ascii="Times New Roman" w:hAnsi="Times New Roman" w:cs="Times New Roman"/>
          <w:sz w:val="24"/>
          <w:szCs w:val="24"/>
        </w:rPr>
        <w:t>dst</w:t>
      </w:r>
      <w:proofErr w:type="spellEnd"/>
      <w:r w:rsidRPr="006A23F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F1C6568" w14:textId="00C89A11" w:rsidR="006A23F4" w:rsidRDefault="006A23F4" w:rsidP="00A35CAF">
      <w:pPr>
        <w:pStyle w:val="ListParagraph"/>
        <w:numPr>
          <w:ilvl w:val="0"/>
          <w:numId w:val="14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ACB345A" w14:textId="7C404C70" w:rsidR="006A23F4" w:rsidRDefault="006A23F4" w:rsidP="00A35CAF">
      <w:pPr>
        <w:pStyle w:val="ListParagraph"/>
        <w:numPr>
          <w:ilvl w:val="1"/>
          <w:numId w:val="14"/>
        </w:numPr>
        <w:spacing w:after="0" w:line="360" w:lineRule="auto"/>
        <w:ind w:left="709" w:hanging="2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de 2</w:t>
      </w:r>
    </w:p>
    <w:p w14:paraId="49C1675D" w14:textId="399A14E8" w:rsidR="006A23F4" w:rsidRDefault="006A23F4" w:rsidP="00A35CAF">
      <w:pPr>
        <w:pStyle w:val="ListParagraph"/>
        <w:numPr>
          <w:ilvl w:val="2"/>
          <w:numId w:val="14"/>
        </w:numPr>
        <w:spacing w:after="0" w:line="360" w:lineRule="auto"/>
        <w:ind w:left="127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de 3</w:t>
      </w:r>
    </w:p>
    <w:p w14:paraId="6720E1E5" w14:textId="6F63D4C2" w:rsidR="006A23F4" w:rsidRDefault="006A23F4" w:rsidP="00A35CAF">
      <w:pPr>
        <w:pStyle w:val="ListParagraph"/>
        <w:numPr>
          <w:ilvl w:val="3"/>
          <w:numId w:val="14"/>
        </w:numPr>
        <w:spacing w:after="0" w:line="360" w:lineRule="auto"/>
        <w:ind w:left="1843" w:hanging="2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de 4</w:t>
      </w:r>
    </w:p>
    <w:p w14:paraId="63E5F8B5" w14:textId="77777777" w:rsidR="00F94B9E" w:rsidRPr="006A23F4" w:rsidRDefault="00F94B9E" w:rsidP="00F94B9E">
      <w:pPr>
        <w:pStyle w:val="ListParagraph"/>
        <w:spacing w:after="0" w:line="360" w:lineRule="auto"/>
        <w:ind w:left="1843"/>
        <w:jc w:val="both"/>
        <w:rPr>
          <w:rFonts w:ascii="Times New Roman" w:hAnsi="Times New Roman" w:cs="Times New Roman"/>
          <w:sz w:val="24"/>
          <w:szCs w:val="24"/>
        </w:rPr>
      </w:pPr>
    </w:p>
    <w:p w14:paraId="02380833" w14:textId="5202E6EC" w:rsidR="000F3E1C" w:rsidRDefault="000F3E1C" w:rsidP="009A3AE9">
      <w:pPr>
        <w:pStyle w:val="Heading2"/>
        <w:numPr>
          <w:ilvl w:val="0"/>
          <w:numId w:val="1"/>
        </w:numPr>
        <w:ind w:left="426" w:hanging="426"/>
        <w:rPr>
          <w:lang w:val="en-ID"/>
        </w:rPr>
      </w:pPr>
      <w:bookmarkStart w:id="14" w:name="_Toc97379323"/>
      <w:proofErr w:type="spellStart"/>
      <w:r>
        <w:rPr>
          <w:lang w:val="en-ID"/>
        </w:rPr>
        <w:t>Rumus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asalah</w:t>
      </w:r>
      <w:bookmarkEnd w:id="14"/>
      <w:proofErr w:type="spellEnd"/>
    </w:p>
    <w:p w14:paraId="4772183A" w14:textId="77777777" w:rsidR="006178F1" w:rsidRPr="0054244B" w:rsidRDefault="006178F1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papar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jawab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>:</w:t>
      </w:r>
    </w:p>
    <w:p w14:paraId="60399EE4" w14:textId="6687403E" w:rsidR="00E62597" w:rsidRPr="00E62597" w:rsidRDefault="00CE41F2" w:rsidP="009A3AE9">
      <w:pPr>
        <w:pStyle w:val="ListParagraph"/>
        <w:numPr>
          <w:ilvl w:val="0"/>
          <w:numId w:val="5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A5400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6178F1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597" w:rsidRPr="00E62597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="00E62597" w:rsidRPr="00E62597">
        <w:rPr>
          <w:rFonts w:ascii="Times New Roman" w:hAnsi="Times New Roman" w:cs="Times New Roman"/>
          <w:sz w:val="24"/>
          <w:szCs w:val="24"/>
        </w:rPr>
        <w:t>.</w:t>
      </w:r>
    </w:p>
    <w:p w14:paraId="61BD2B74" w14:textId="4FD48BA0" w:rsidR="00E62597" w:rsidRPr="000D6469" w:rsidRDefault="00A54002" w:rsidP="009A3AE9">
      <w:pPr>
        <w:pStyle w:val="ListParagraph"/>
        <w:numPr>
          <w:ilvl w:val="0"/>
          <w:numId w:val="5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distudi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400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A54002">
        <w:rPr>
          <w:rFonts w:ascii="Times New Roman" w:hAnsi="Times New Roman" w:cs="Times New Roman"/>
          <w:sz w:val="24"/>
          <w:szCs w:val="24"/>
        </w:rPr>
        <w:t>.</w:t>
      </w:r>
    </w:p>
    <w:p w14:paraId="3138D9C8" w14:textId="2BD6B5C9" w:rsidR="006178F1" w:rsidRDefault="00DE3FE9" w:rsidP="009A3AE9">
      <w:pPr>
        <w:pStyle w:val="ListParagraph"/>
        <w:numPr>
          <w:ilvl w:val="0"/>
          <w:numId w:val="5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</w:t>
      </w:r>
      <w:r w:rsidRPr="00DE3FE9">
        <w:rPr>
          <w:rFonts w:ascii="Times New Roman" w:hAnsi="Times New Roman" w:cs="Times New Roman"/>
          <w:sz w:val="24"/>
          <w:szCs w:val="24"/>
        </w:rPr>
        <w:t>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3FE9">
        <w:rPr>
          <w:rFonts w:ascii="Times New Roman" w:hAnsi="Times New Roman" w:cs="Times New Roman"/>
          <w:sz w:val="24"/>
          <w:szCs w:val="24"/>
        </w:rPr>
        <w:t>perencanaannya</w:t>
      </w:r>
      <w:proofErr w:type="spellEnd"/>
      <w:r w:rsidRPr="00DE3FE9">
        <w:rPr>
          <w:rFonts w:ascii="Times New Roman" w:hAnsi="Times New Roman" w:cs="Times New Roman"/>
          <w:sz w:val="24"/>
          <w:szCs w:val="24"/>
        </w:rPr>
        <w:t>.</w:t>
      </w:r>
    </w:p>
    <w:p w14:paraId="6708A15B" w14:textId="77777777" w:rsidR="00F94B9E" w:rsidRPr="000D6469" w:rsidRDefault="00F94B9E" w:rsidP="00F94B9E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78047F3C" w14:textId="00020F19" w:rsidR="000F3E1C" w:rsidRDefault="000F3E1C" w:rsidP="009A3AE9">
      <w:pPr>
        <w:pStyle w:val="Heading2"/>
        <w:numPr>
          <w:ilvl w:val="0"/>
          <w:numId w:val="1"/>
        </w:numPr>
        <w:ind w:left="426" w:hanging="426"/>
        <w:rPr>
          <w:lang w:val="en-ID"/>
        </w:rPr>
      </w:pPr>
      <w:bookmarkStart w:id="15" w:name="_Toc97379324"/>
      <w:r>
        <w:rPr>
          <w:lang w:val="en-ID"/>
        </w:rPr>
        <w:t xml:space="preserve">Batasan </w:t>
      </w:r>
      <w:proofErr w:type="spellStart"/>
      <w:r>
        <w:rPr>
          <w:lang w:val="en-ID"/>
        </w:rPr>
        <w:t>Masalah</w:t>
      </w:r>
      <w:bookmarkEnd w:id="15"/>
      <w:proofErr w:type="spellEnd"/>
    </w:p>
    <w:p w14:paraId="3ED95A08" w14:textId="77777777" w:rsidR="006178F1" w:rsidRPr="0054244B" w:rsidRDefault="006178F1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tasan-bata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>.</w:t>
      </w:r>
    </w:p>
    <w:p w14:paraId="6D0B6236" w14:textId="28424215" w:rsidR="000463C4" w:rsidRDefault="000463C4" w:rsidP="009A3AE9">
      <w:pPr>
        <w:pStyle w:val="ListParagraph"/>
        <w:numPr>
          <w:ilvl w:val="0"/>
          <w:numId w:val="4"/>
        </w:numPr>
        <w:spacing w:after="0" w:line="360" w:lineRule="auto"/>
        <w:ind w:left="360" w:hanging="349"/>
        <w:jc w:val="both"/>
        <w:rPr>
          <w:rFonts w:ascii="Times New Roman" w:hAnsi="Times New Roman" w:cs="Times New Roman"/>
          <w:sz w:val="24"/>
          <w:szCs w:val="24"/>
        </w:rPr>
      </w:pPr>
      <w:r w:rsidRPr="000463C4">
        <w:rPr>
          <w:rFonts w:ascii="Times New Roman" w:hAnsi="Times New Roman" w:cs="Times New Roman"/>
          <w:sz w:val="24"/>
          <w:szCs w:val="24"/>
        </w:rPr>
        <w:t xml:space="preserve">Batasan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463C4">
        <w:rPr>
          <w:rFonts w:ascii="Times New Roman" w:hAnsi="Times New Roman" w:cs="Times New Roman"/>
          <w:sz w:val="24"/>
          <w:szCs w:val="24"/>
        </w:rPr>
        <w:t>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D4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04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D4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D04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D48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D04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D4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D04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D4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04D4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04D48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D04D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0463C4">
        <w:rPr>
          <w:rFonts w:ascii="Times New Roman" w:hAnsi="Times New Roman" w:cs="Times New Roman"/>
          <w:sz w:val="24"/>
          <w:szCs w:val="24"/>
        </w:rPr>
        <w:t>emuat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pecah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asumsi-asumsi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463C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463C4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10EDECBC" w14:textId="74664A97" w:rsidR="00BD54E8" w:rsidRDefault="00BD54E8" w:rsidP="009A3AE9">
      <w:pPr>
        <w:pStyle w:val="ListParagraph"/>
        <w:numPr>
          <w:ilvl w:val="0"/>
          <w:numId w:val="4"/>
        </w:numPr>
        <w:spacing w:after="0" w:line="360" w:lineRule="auto"/>
        <w:ind w:left="360" w:hanging="349"/>
        <w:jc w:val="both"/>
        <w:rPr>
          <w:rFonts w:ascii="Times New Roman" w:hAnsi="Times New Roman" w:cs="Times New Roman"/>
          <w:sz w:val="24"/>
          <w:szCs w:val="24"/>
        </w:rPr>
      </w:pPr>
      <w:r w:rsidRPr="00BD54E8">
        <w:rPr>
          <w:rFonts w:ascii="Times New Roman" w:hAnsi="Times New Roman" w:cs="Times New Roman"/>
          <w:sz w:val="24"/>
          <w:szCs w:val="24"/>
        </w:rPr>
        <w:lastRenderedPageBreak/>
        <w:t xml:space="preserve">Batasan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pecah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asumsiasumsi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4E8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D54E8">
        <w:rPr>
          <w:rFonts w:ascii="Times New Roman" w:hAnsi="Times New Roman" w:cs="Times New Roman"/>
          <w:sz w:val="24"/>
          <w:szCs w:val="24"/>
        </w:rPr>
        <w:t>).</w:t>
      </w:r>
    </w:p>
    <w:p w14:paraId="134875A6" w14:textId="77777777" w:rsidR="00F94B9E" w:rsidRPr="000463C4" w:rsidRDefault="00F94B9E" w:rsidP="00F94B9E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F6F5B4E" w14:textId="414C393E" w:rsidR="000F3E1C" w:rsidRDefault="000F3E1C" w:rsidP="009A3AE9">
      <w:pPr>
        <w:pStyle w:val="Heading2"/>
        <w:numPr>
          <w:ilvl w:val="0"/>
          <w:numId w:val="1"/>
        </w:numPr>
        <w:ind w:left="426" w:hanging="426"/>
        <w:rPr>
          <w:lang w:val="en-ID"/>
        </w:rPr>
      </w:pPr>
      <w:bookmarkStart w:id="16" w:name="_Toc97379325"/>
      <w:proofErr w:type="spellStart"/>
      <w:r>
        <w:rPr>
          <w:lang w:val="en-ID"/>
        </w:rPr>
        <w:t>Tujuan</w:t>
      </w:r>
      <w:bookmarkEnd w:id="16"/>
      <w:proofErr w:type="spellEnd"/>
    </w:p>
    <w:p w14:paraId="0672B286" w14:textId="77777777" w:rsidR="006178F1" w:rsidRPr="00F5175D" w:rsidRDefault="006178F1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17" w:name="_Hlk41415580"/>
      <w:proofErr w:type="spellStart"/>
      <w:r w:rsidRPr="00F5175D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>:</w:t>
      </w:r>
    </w:p>
    <w:p w14:paraId="79377BBE" w14:textId="73569E92" w:rsidR="006178F1" w:rsidRPr="00BF48E4" w:rsidRDefault="00BF48E4" w:rsidP="00A35CAF">
      <w:pPr>
        <w:pStyle w:val="ListParagraph"/>
        <w:numPr>
          <w:ilvl w:val="0"/>
          <w:numId w:val="3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="008934D5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>
        <w:rPr>
          <w:rFonts w:ascii="Times New Roman" w:hAnsi="Times New Roman" w:cs="Times New Roman"/>
          <w:sz w:val="24"/>
          <w:szCs w:val="24"/>
        </w:rPr>
        <w:t>p</w:t>
      </w:r>
      <w:r w:rsidR="008934D5" w:rsidRPr="008934D5">
        <w:rPr>
          <w:rFonts w:ascii="Times New Roman" w:hAnsi="Times New Roman" w:cs="Times New Roman"/>
          <w:sz w:val="24"/>
          <w:szCs w:val="24"/>
        </w:rPr>
        <w:t>enelitian</w:t>
      </w:r>
      <w:proofErr w:type="spellEnd"/>
      <w:r w:rsid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8934D5"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 w:rsidRPr="008934D5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="008934D5"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 w:rsidRPr="008934D5">
        <w:rPr>
          <w:rFonts w:ascii="Times New Roman" w:hAnsi="Times New Roman" w:cs="Times New Roman"/>
          <w:sz w:val="24"/>
          <w:szCs w:val="24"/>
        </w:rPr>
        <w:t>terperinci</w:t>
      </w:r>
      <w:proofErr w:type="spellEnd"/>
      <w:r w:rsidR="008934D5"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 w:rsidRPr="008934D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8934D5" w:rsidRP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 w:rsidRPr="008934D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8934D5" w:rsidRPr="008934D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934D5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934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4D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8934D5">
        <w:rPr>
          <w:rFonts w:ascii="Times New Roman" w:hAnsi="Times New Roman" w:cs="Times New Roman"/>
          <w:sz w:val="24"/>
          <w:szCs w:val="24"/>
        </w:rPr>
        <w:t>.</w:t>
      </w:r>
    </w:p>
    <w:p w14:paraId="08B1A870" w14:textId="50DCDEDC" w:rsidR="006178F1" w:rsidRDefault="00BF48E4" w:rsidP="00A35CAF">
      <w:pPr>
        <w:pStyle w:val="ListParagraph"/>
        <w:numPr>
          <w:ilvl w:val="0"/>
          <w:numId w:val="3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uraian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terperinc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hendak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icapa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BF48E4">
        <w:rPr>
          <w:rFonts w:ascii="Times New Roman" w:hAnsi="Times New Roman" w:cs="Times New Roman"/>
          <w:bCs/>
          <w:sz w:val="24"/>
          <w:szCs w:val="24"/>
        </w:rPr>
        <w:t>studi</w:t>
      </w:r>
      <w:proofErr w:type="spellEnd"/>
      <w:r w:rsidRPr="00BF48E4">
        <w:rPr>
          <w:rFonts w:ascii="Times New Roman" w:hAnsi="Times New Roman" w:cs="Times New Roman"/>
          <w:bCs/>
          <w:sz w:val="24"/>
          <w:szCs w:val="24"/>
        </w:rPr>
        <w:t>.</w:t>
      </w:r>
      <w:bookmarkEnd w:id="17"/>
    </w:p>
    <w:p w14:paraId="445E75D0" w14:textId="47FC6E99" w:rsidR="00501DDE" w:rsidRDefault="00501DDE" w:rsidP="00A35CAF">
      <w:pPr>
        <w:pStyle w:val="ListParagraph"/>
        <w:numPr>
          <w:ilvl w:val="0"/>
          <w:numId w:val="3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A35CAF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gas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akhir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berupa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mbangun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beris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urai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erperinc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hendak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icapai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A35CAF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="00A35CAF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rencanaan</w:t>
      </w:r>
      <w:proofErr w:type="spellEnd"/>
      <w:r w:rsidR="00A35CAF">
        <w:rPr>
          <w:rFonts w:ascii="Times New Roman" w:hAnsi="Times New Roman" w:cs="Times New Roman"/>
          <w:bCs/>
          <w:sz w:val="24"/>
          <w:szCs w:val="24"/>
        </w:rPr>
        <w:t xml:space="preserve">,  </w:t>
      </w:r>
      <w:proofErr w:type="spellStart"/>
      <w:r w:rsidR="00A35CAF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="00A35CAF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501DDE">
        <w:rPr>
          <w:rFonts w:ascii="Times New Roman" w:hAnsi="Times New Roman" w:cs="Times New Roman"/>
          <w:bCs/>
          <w:sz w:val="24"/>
          <w:szCs w:val="24"/>
        </w:rPr>
        <w:t>pembuatan</w:t>
      </w:r>
      <w:proofErr w:type="spellEnd"/>
      <w:r w:rsidRPr="00501DDE">
        <w:rPr>
          <w:rFonts w:ascii="Times New Roman" w:hAnsi="Times New Roman" w:cs="Times New Roman"/>
          <w:bCs/>
          <w:sz w:val="24"/>
          <w:szCs w:val="24"/>
        </w:rPr>
        <w:t xml:space="preserve"> software.</w:t>
      </w:r>
    </w:p>
    <w:p w14:paraId="3A2BBFF8" w14:textId="77777777" w:rsidR="00F94B9E" w:rsidRPr="00501DDE" w:rsidRDefault="00F94B9E" w:rsidP="00F94B9E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bCs/>
          <w:sz w:val="24"/>
          <w:szCs w:val="24"/>
        </w:rPr>
      </w:pPr>
    </w:p>
    <w:p w14:paraId="32824E78" w14:textId="462D5468" w:rsidR="000F3E1C" w:rsidRDefault="000F3E1C" w:rsidP="009A3AE9">
      <w:pPr>
        <w:pStyle w:val="Heading2"/>
        <w:numPr>
          <w:ilvl w:val="0"/>
          <w:numId w:val="1"/>
        </w:numPr>
        <w:ind w:left="426" w:hanging="426"/>
        <w:rPr>
          <w:lang w:val="en-ID"/>
        </w:rPr>
      </w:pPr>
      <w:bookmarkStart w:id="18" w:name="_Toc97379326"/>
      <w:proofErr w:type="spellStart"/>
      <w:r>
        <w:rPr>
          <w:lang w:val="en-ID"/>
        </w:rPr>
        <w:t>Manfaat</w:t>
      </w:r>
      <w:bookmarkEnd w:id="18"/>
      <w:proofErr w:type="spellEnd"/>
    </w:p>
    <w:p w14:paraId="78671948" w14:textId="282140E6" w:rsidR="006178F1" w:rsidRDefault="005E5A06" w:rsidP="00A35CAF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35CAF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7005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C0146E3" w14:textId="28FE9A90" w:rsidR="005E5A06" w:rsidRDefault="005E5A06" w:rsidP="00A35CAF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5A06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5E5A06">
        <w:rPr>
          <w:rFonts w:ascii="Times New Roman" w:hAnsi="Times New Roman" w:cs="Times New Roman"/>
          <w:sz w:val="24"/>
          <w:szCs w:val="24"/>
        </w:rPr>
        <w:t>.</w:t>
      </w:r>
    </w:p>
    <w:p w14:paraId="4A7C5536" w14:textId="452AF59B" w:rsidR="00CF7ECE" w:rsidRDefault="00CF7ECE" w:rsidP="00A35CAF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CF7ECE">
        <w:rPr>
          <w:rFonts w:ascii="Times New Roman" w:hAnsi="Times New Roman" w:cs="Times New Roman"/>
          <w:sz w:val="24"/>
          <w:szCs w:val="24"/>
        </w:rPr>
        <w:t>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F7EC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F7ECE">
        <w:rPr>
          <w:rFonts w:ascii="Times New Roman" w:hAnsi="Times New Roman" w:cs="Times New Roman"/>
          <w:sz w:val="24"/>
          <w:szCs w:val="24"/>
        </w:rPr>
        <w:t xml:space="preserve"> software.</w:t>
      </w:r>
    </w:p>
    <w:p w14:paraId="1C1D026B" w14:textId="77777777" w:rsidR="00F94B9E" w:rsidRPr="005E5A06" w:rsidRDefault="00F94B9E" w:rsidP="00F94B9E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12EA6B53" w14:textId="297C7B48" w:rsidR="00070058" w:rsidRDefault="00070058" w:rsidP="009A3AE9">
      <w:pPr>
        <w:pStyle w:val="Heading2"/>
        <w:numPr>
          <w:ilvl w:val="0"/>
          <w:numId w:val="1"/>
        </w:numPr>
        <w:ind w:left="426" w:hanging="426"/>
      </w:pPr>
      <w:bookmarkStart w:id="19" w:name="_Toc97379327"/>
      <w:proofErr w:type="spellStart"/>
      <w:r w:rsidRPr="00070058">
        <w:rPr>
          <w:lang w:val="en-ID"/>
        </w:rPr>
        <w:t>Hipotesa</w:t>
      </w:r>
      <w:proofErr w:type="spellEnd"/>
      <w:r>
        <w:t xml:space="preserve"> (</w:t>
      </w:r>
      <w:r w:rsidR="00A06023">
        <w:t>O</w:t>
      </w:r>
      <w:r>
        <w:t>ptional)</w:t>
      </w:r>
      <w:bookmarkEnd w:id="19"/>
    </w:p>
    <w:p w14:paraId="2000979B" w14:textId="191002A7" w:rsidR="00070058" w:rsidRDefault="003D2A7D" w:rsidP="00070058">
      <w:pPr>
        <w:spacing w:after="0" w:line="360" w:lineRule="auto"/>
        <w:ind w:firstLine="63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ote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dugaan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058" w:rsidRPr="00070058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070058" w:rsidRPr="00070058">
        <w:rPr>
          <w:rFonts w:ascii="Times New Roman" w:hAnsi="Times New Roman" w:cs="Times New Roman"/>
          <w:sz w:val="24"/>
          <w:szCs w:val="24"/>
        </w:rPr>
        <w:t>).</w:t>
      </w:r>
    </w:p>
    <w:p w14:paraId="16428A7A" w14:textId="77777777" w:rsidR="00F94B9E" w:rsidRPr="00070058" w:rsidRDefault="00F94B9E" w:rsidP="00070058">
      <w:pPr>
        <w:spacing w:after="0" w:line="360" w:lineRule="auto"/>
        <w:ind w:firstLine="633"/>
        <w:jc w:val="both"/>
        <w:rPr>
          <w:rFonts w:ascii="Times New Roman" w:hAnsi="Times New Roman" w:cs="Times New Roman"/>
          <w:sz w:val="24"/>
          <w:szCs w:val="24"/>
        </w:rPr>
      </w:pPr>
    </w:p>
    <w:p w14:paraId="1BF804C2" w14:textId="6ACF5BBC" w:rsidR="000F3E1C" w:rsidRDefault="000F3E1C" w:rsidP="009A3AE9">
      <w:pPr>
        <w:pStyle w:val="Heading2"/>
        <w:numPr>
          <w:ilvl w:val="0"/>
          <w:numId w:val="1"/>
        </w:numPr>
        <w:ind w:left="426" w:hanging="426"/>
        <w:rPr>
          <w:lang w:val="en-ID"/>
        </w:rPr>
      </w:pPr>
      <w:bookmarkStart w:id="20" w:name="_Toc97379328"/>
      <w:proofErr w:type="spellStart"/>
      <w:r>
        <w:rPr>
          <w:lang w:val="en-ID"/>
        </w:rPr>
        <w:t>Sistematika</w:t>
      </w:r>
      <w:proofErr w:type="spellEnd"/>
      <w:r>
        <w:rPr>
          <w:lang w:val="en-ID"/>
        </w:rPr>
        <w:t xml:space="preserve"> </w:t>
      </w:r>
      <w:proofErr w:type="spellStart"/>
      <w:r w:rsidR="006178F1">
        <w:rPr>
          <w:lang w:val="en-ID"/>
        </w:rPr>
        <w:t>P</w:t>
      </w:r>
      <w:r>
        <w:rPr>
          <w:lang w:val="en-ID"/>
        </w:rPr>
        <w:t>enulisan</w:t>
      </w:r>
      <w:bookmarkEnd w:id="20"/>
      <w:proofErr w:type="spellEnd"/>
    </w:p>
    <w:p w14:paraId="45308DE0" w14:textId="77777777" w:rsidR="006178F1" w:rsidRPr="00F5175D" w:rsidRDefault="006178F1" w:rsidP="00A35CAF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17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5175D">
        <w:rPr>
          <w:rFonts w:ascii="Times New Roman" w:hAnsi="Times New Roman" w:cs="Times New Roman"/>
          <w:sz w:val="24"/>
          <w:szCs w:val="24"/>
        </w:rPr>
        <w:t>.</w:t>
      </w:r>
    </w:p>
    <w:p w14:paraId="72BFA350" w14:textId="77777777" w:rsidR="006178F1" w:rsidRDefault="006178F1" w:rsidP="009A3AE9">
      <w:pPr>
        <w:pStyle w:val="ListParagraph"/>
        <w:numPr>
          <w:ilvl w:val="0"/>
          <w:numId w:val="2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dahuluan</w:t>
      </w:r>
      <w:proofErr w:type="spellEnd"/>
    </w:p>
    <w:p w14:paraId="3CE92534" w14:textId="4317D73F" w:rsidR="006178F1" w:rsidRDefault="006178F1" w:rsidP="006178F1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 w:rsidR="00E91267">
        <w:rPr>
          <w:rFonts w:ascii="Times New Roman" w:hAnsi="Times New Roman" w:cs="Times New Roman"/>
          <w:sz w:val="24"/>
          <w:szCs w:val="24"/>
        </w:rPr>
        <w:t>…</w:t>
      </w:r>
    </w:p>
    <w:p w14:paraId="413E3BF4" w14:textId="77777777" w:rsidR="006178F1" w:rsidRDefault="006178F1" w:rsidP="009A3AE9">
      <w:pPr>
        <w:pStyle w:val="ListParagraph"/>
        <w:numPr>
          <w:ilvl w:val="0"/>
          <w:numId w:val="2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Pustaka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Teori</w:t>
      </w:r>
      <w:proofErr w:type="spellEnd"/>
    </w:p>
    <w:p w14:paraId="0B8EDD74" w14:textId="221F9974" w:rsidR="006178F1" w:rsidRPr="00AE5F05" w:rsidRDefault="006178F1" w:rsidP="006178F1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91267">
        <w:rPr>
          <w:rFonts w:ascii="Times New Roman" w:hAnsi="Times New Roman" w:cs="Times New Roman"/>
          <w:sz w:val="24"/>
          <w:szCs w:val="24"/>
        </w:rPr>
        <w:t>…</w:t>
      </w:r>
    </w:p>
    <w:p w14:paraId="02D26E81" w14:textId="77777777" w:rsidR="006178F1" w:rsidRDefault="006178F1" w:rsidP="009A3AE9">
      <w:pPr>
        <w:pStyle w:val="ListParagraph"/>
        <w:numPr>
          <w:ilvl w:val="0"/>
          <w:numId w:val="2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II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5DE609A7" w14:textId="1E98B474" w:rsidR="006178F1" w:rsidRPr="00465DB3" w:rsidRDefault="006178F1" w:rsidP="006178F1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lastRenderedPageBreak/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 w:rsidR="00E91267">
        <w:rPr>
          <w:rFonts w:ascii="Times New Roman" w:hAnsi="Times New Roman" w:cs="Times New Roman"/>
          <w:sz w:val="24"/>
          <w:szCs w:val="24"/>
        </w:rPr>
        <w:t>…</w:t>
      </w:r>
      <w:r w:rsidRPr="00465DB3">
        <w:rPr>
          <w:rFonts w:ascii="Times New Roman" w:hAnsi="Times New Roman" w:cs="Times New Roman"/>
          <w:sz w:val="24"/>
          <w:szCs w:val="24"/>
        </w:rPr>
        <w:t>.</w:t>
      </w:r>
    </w:p>
    <w:p w14:paraId="5D0D2DC0" w14:textId="77777777" w:rsidR="006178F1" w:rsidRDefault="006178F1" w:rsidP="009A3AE9">
      <w:pPr>
        <w:pStyle w:val="ListParagraph"/>
        <w:numPr>
          <w:ilvl w:val="0"/>
          <w:numId w:val="2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IV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</w:p>
    <w:p w14:paraId="5DA106AD" w14:textId="013E31AE" w:rsidR="006178F1" w:rsidRPr="00942B01" w:rsidRDefault="006178F1" w:rsidP="006178F1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 w:rsidR="00E91267">
        <w:rPr>
          <w:rFonts w:ascii="Times New Roman" w:hAnsi="Times New Roman" w:cs="Times New Roman"/>
          <w:sz w:val="24"/>
          <w:szCs w:val="24"/>
        </w:rPr>
        <w:t>…</w:t>
      </w:r>
    </w:p>
    <w:p w14:paraId="0589F238" w14:textId="77777777" w:rsidR="006178F1" w:rsidRDefault="006178F1" w:rsidP="009A3AE9">
      <w:pPr>
        <w:pStyle w:val="ListParagraph"/>
        <w:numPr>
          <w:ilvl w:val="0"/>
          <w:numId w:val="2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Bab V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Metode</w:t>
      </w:r>
      <w:proofErr w:type="spellEnd"/>
    </w:p>
    <w:p w14:paraId="181DF9E1" w14:textId="5410A569" w:rsidR="006178F1" w:rsidRDefault="006178F1" w:rsidP="006178F1">
      <w:pPr>
        <w:pStyle w:val="ListParagraph"/>
        <w:spacing w:after="0"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465DB3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5DB3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465DB3">
        <w:rPr>
          <w:rFonts w:ascii="Times New Roman" w:hAnsi="Times New Roman" w:cs="Times New Roman"/>
          <w:sz w:val="24"/>
          <w:szCs w:val="24"/>
        </w:rPr>
        <w:t xml:space="preserve"> </w:t>
      </w:r>
      <w:r w:rsidR="00E91267">
        <w:rPr>
          <w:rFonts w:ascii="Times New Roman" w:hAnsi="Times New Roman" w:cs="Times New Roman"/>
          <w:sz w:val="24"/>
          <w:szCs w:val="24"/>
        </w:rPr>
        <w:t>…</w:t>
      </w:r>
      <w:r w:rsidRPr="00465DB3">
        <w:rPr>
          <w:rFonts w:ascii="Times New Roman" w:hAnsi="Times New Roman" w:cs="Times New Roman"/>
          <w:sz w:val="24"/>
          <w:szCs w:val="24"/>
        </w:rPr>
        <w:t>.</w:t>
      </w:r>
    </w:p>
    <w:p w14:paraId="078AFDC6" w14:textId="3EEA5431" w:rsidR="00A6397C" w:rsidRPr="0074794C" w:rsidRDefault="00FA7DF6" w:rsidP="0074794C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br w:type="page"/>
      </w:r>
      <w:r w:rsidR="00A6397C" w:rsidRPr="0074794C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</w:t>
      </w:r>
    </w:p>
    <w:p w14:paraId="1667B7C7" w14:textId="53996C22" w:rsidR="00776C0E" w:rsidRPr="0074794C" w:rsidRDefault="00FA7DF6" w:rsidP="0074794C">
      <w:pPr>
        <w:pStyle w:val="Heading1"/>
        <w:spacing w:after="0" w:line="240" w:lineRule="auto"/>
        <w:rPr>
          <w:sz w:val="24"/>
          <w:szCs w:val="24"/>
        </w:rPr>
      </w:pPr>
      <w:bookmarkStart w:id="21" w:name="_Toc97379329"/>
      <w:r w:rsidRPr="0074794C">
        <w:rPr>
          <w:sz w:val="24"/>
          <w:szCs w:val="24"/>
        </w:rPr>
        <w:t>TINJAUAN PUSTAKA DAN DASAR TEORI</w:t>
      </w:r>
      <w:bookmarkEnd w:id="21"/>
    </w:p>
    <w:p w14:paraId="3FD63F20" w14:textId="6419BF0C" w:rsidR="004F5975" w:rsidRDefault="004F5975" w:rsidP="004F5975"/>
    <w:p w14:paraId="4AC3130D" w14:textId="77777777" w:rsidR="004F5975" w:rsidRPr="004F5975" w:rsidRDefault="004F5975" w:rsidP="004F5975"/>
    <w:p w14:paraId="783BD396" w14:textId="4277B319" w:rsidR="006178F1" w:rsidRDefault="006178F1" w:rsidP="00A709FB">
      <w:pPr>
        <w:pStyle w:val="Heading2"/>
        <w:numPr>
          <w:ilvl w:val="0"/>
          <w:numId w:val="6"/>
        </w:numPr>
        <w:ind w:left="426" w:hanging="426"/>
      </w:pPr>
      <w:bookmarkStart w:id="22" w:name="_Toc97379330"/>
      <w:proofErr w:type="spellStart"/>
      <w:r>
        <w:t>Tinjauan</w:t>
      </w:r>
      <w:proofErr w:type="spellEnd"/>
      <w:r>
        <w:t xml:space="preserve"> Pustaka</w:t>
      </w:r>
      <w:bookmarkEnd w:id="22"/>
    </w:p>
    <w:p w14:paraId="03994A85" w14:textId="5E305343" w:rsidR="00E91267" w:rsidRDefault="00C41237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23" w:name="_Hlk42800016"/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="00E91267">
        <w:rPr>
          <w:rFonts w:ascii="Times New Roman" w:hAnsi="Times New Roman" w:cs="Times New Roman"/>
          <w:sz w:val="24"/>
          <w:szCs w:val="24"/>
        </w:rPr>
        <w:t>.</w:t>
      </w:r>
      <w:bookmarkStart w:id="24" w:name="_Hlk42800437"/>
      <w:bookmarkEnd w:id="23"/>
    </w:p>
    <w:p w14:paraId="7350DE84" w14:textId="17201F01" w:rsidR="00C41237" w:rsidRDefault="00C41237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tuditerdahulu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berkaitandeng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stud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123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C41237">
        <w:rPr>
          <w:rFonts w:ascii="Times New Roman" w:hAnsi="Times New Roman" w:cs="Times New Roman"/>
          <w:sz w:val="24"/>
          <w:szCs w:val="24"/>
        </w:rPr>
        <w:t>.</w:t>
      </w:r>
    </w:p>
    <w:p w14:paraId="46521CB0" w14:textId="23F3FB3D" w:rsidR="00F73AAC" w:rsidRDefault="00CB589E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, software)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>,</w:t>
      </w:r>
      <w:r w:rsidR="00F73AAC" w:rsidRPr="00F73AAC"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>,</w:t>
      </w:r>
      <w:r w:rsidR="00F73AAC">
        <w:rPr>
          <w:rFonts w:ascii="Times New Roman" w:hAnsi="Times New Roman" w:cs="Times New Roman"/>
          <w:sz w:val="24"/>
          <w:szCs w:val="24"/>
        </w:rPr>
        <w:t xml:space="preserve"> </w:t>
      </w:r>
      <w:r w:rsidR="00F73AAC" w:rsidRPr="00F73AAC">
        <w:rPr>
          <w:rFonts w:ascii="Times New Roman" w:hAnsi="Times New Roman" w:cs="Times New Roman"/>
          <w:sz w:val="24"/>
          <w:szCs w:val="24"/>
        </w:rPr>
        <w:t xml:space="preserve">software) yang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AAC" w:rsidRPr="00F73AAC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="00F73AAC" w:rsidRPr="00F73AAC">
        <w:rPr>
          <w:rFonts w:ascii="Times New Roman" w:hAnsi="Times New Roman" w:cs="Times New Roman"/>
          <w:sz w:val="24"/>
          <w:szCs w:val="24"/>
        </w:rPr>
        <w:t>.</w:t>
      </w:r>
    </w:p>
    <w:p w14:paraId="1F525B1F" w14:textId="7D8AC4BE" w:rsidR="00805788" w:rsidRDefault="00805788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ac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kala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2 or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kk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et al.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11AA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0B11A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15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15AD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A215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215AD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A215AD">
        <w:rPr>
          <w:rFonts w:ascii="Times New Roman" w:hAnsi="Times New Roman" w:cs="Times New Roman"/>
          <w:sz w:val="24"/>
          <w:szCs w:val="24"/>
        </w:rPr>
        <w:t xml:space="preserve"> </w:t>
      </w:r>
      <w:r w:rsidRPr="00450FF6">
        <w:rPr>
          <w:rFonts w:ascii="Times New Roman" w:hAnsi="Times New Roman" w:cs="Times New Roman"/>
          <w:i/>
          <w:sz w:val="24"/>
          <w:szCs w:val="24"/>
        </w:rPr>
        <w:t>APA reference style</w:t>
      </w:r>
      <w:r w:rsidRPr="00A215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30364X, 15265463","abstract":"[This paper reviews some recent successes in the use of linear programming methods for the solution of discrete-variable extremum problems. One example of the use of the multistage approach of dynamic programming for this purpose is also discussed.]","author":[{"dropping-particle":"","family":"Dantzig","given":"George B","non-dropping-particle":"","parse-names":false,"suffix":""}],"container-title":"Operations Research","id":"ITEM-1","issue":"2","issued":{"date-parts":[["1957","6"]]},"page":"266-277","publisher":"INFORMS","title":"Discrete-Variable Extremum Problems","type":"article-journal","volume":"5"},"uris":["http://www.mendeley.com/documents/?uuid=c60f3ec6-1a47-45b0-882c-ee46e87d11a9"]}],"mendeley":{"formattedCitation":"(Dantzig, 1957)","plainTextFormattedCitation":"(Dantzig, 1957)","previouslyFormattedCitation":"(Dantzig, 195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50FF6">
        <w:rPr>
          <w:rFonts w:ascii="Times New Roman" w:hAnsi="Times New Roman" w:cs="Times New Roman"/>
          <w:noProof/>
          <w:sz w:val="24"/>
          <w:szCs w:val="24"/>
        </w:rPr>
        <w:t>(Dantzig, 195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Coffman","given":"Ed","non-dropping-particle":"","parse-names":false,"suffix":""},{"dropping-particle":"","family":"Garey","given":"M R","non-dropping-particle":"","parse-names":false,"suffix":""},{"dropping-particle":"","family":"Johnson","given":"David","non-dropping-particle":"","parse-names":false,"suffix":""}],"id":"ITEM-1","issued":{"date-parts":[["1996"]]},"page":"46-93","title":"Approximation Algorithms for NP-Hard Problems","type":"chapter"},"uris":["http://www.mendeley.com/documents/?uuid=4de72497-ca72-4431-b4f5-6fe6ee33a911"]}],"mendeley":{"formattedCitation":"(Coffman, Garey, &amp; Johnson, 1996)","manualFormatting":"(Coffman dkk, 1996)","plainTextFormattedCitation":"(Coffman, Garey, &amp; Johnson, 1996)","previouslyFormattedCitation":"(Coffman, Garey, &amp; Johnson, 199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50FF6">
        <w:rPr>
          <w:rFonts w:ascii="Times New Roman" w:hAnsi="Times New Roman" w:cs="Times New Roman"/>
          <w:noProof/>
          <w:sz w:val="24"/>
          <w:szCs w:val="24"/>
        </w:rPr>
        <w:t>(Coffm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kk</w:t>
      </w:r>
      <w:r w:rsidRPr="00450FF6">
        <w:rPr>
          <w:rFonts w:ascii="Times New Roman" w:hAnsi="Times New Roman" w:cs="Times New Roman"/>
          <w:noProof/>
          <w:sz w:val="24"/>
          <w:szCs w:val="24"/>
        </w:rPr>
        <w:t>, 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FAAB7DD" w14:textId="77777777" w:rsidR="00F94B9E" w:rsidRPr="00A215AD" w:rsidRDefault="00F94B9E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6A8CBB35" w14:textId="44713212" w:rsidR="006178F1" w:rsidRDefault="006178F1" w:rsidP="00A709FB">
      <w:pPr>
        <w:pStyle w:val="Heading2"/>
        <w:numPr>
          <w:ilvl w:val="0"/>
          <w:numId w:val="6"/>
        </w:numPr>
        <w:ind w:left="426" w:hanging="426"/>
      </w:pPr>
      <w:bookmarkStart w:id="25" w:name="_Toc97379331"/>
      <w:bookmarkEnd w:id="24"/>
      <w:r>
        <w:t xml:space="preserve">Dasar </w:t>
      </w:r>
      <w:proofErr w:type="spellStart"/>
      <w:r>
        <w:t>Teori</w:t>
      </w:r>
      <w:bookmarkEnd w:id="25"/>
      <w:proofErr w:type="spellEnd"/>
    </w:p>
    <w:p w14:paraId="43F3AB97" w14:textId="38EEC651" w:rsidR="00E91267" w:rsidRDefault="0079234F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52CC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91267" w:rsidRPr="00E91267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="00E91267" w:rsidRPr="00E91267">
        <w:rPr>
          <w:rFonts w:ascii="Times New Roman" w:hAnsi="Times New Roman" w:cs="Times New Roman"/>
          <w:sz w:val="24"/>
          <w:szCs w:val="24"/>
        </w:rPr>
        <w:t>.</w:t>
      </w:r>
    </w:p>
    <w:p w14:paraId="1CC0B575" w14:textId="4575224B" w:rsidR="004552CC" w:rsidRDefault="004552CC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52CC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4552CC">
        <w:rPr>
          <w:rFonts w:ascii="Times New Roman" w:hAnsi="Times New Roman" w:cs="Times New Roman"/>
          <w:sz w:val="24"/>
          <w:szCs w:val="24"/>
        </w:rPr>
        <w:t>.</w:t>
      </w:r>
    </w:p>
    <w:p w14:paraId="39B1707D" w14:textId="3B21D7BA" w:rsidR="00443419" w:rsidRDefault="00443419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asar-dasar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tuntun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419">
        <w:rPr>
          <w:rFonts w:ascii="Times New Roman" w:hAnsi="Times New Roman" w:cs="Times New Roman"/>
          <w:sz w:val="24"/>
          <w:szCs w:val="24"/>
        </w:rPr>
        <w:t>penjabarannya</w:t>
      </w:r>
      <w:proofErr w:type="spellEnd"/>
      <w:r w:rsidRPr="00443419">
        <w:rPr>
          <w:rFonts w:ascii="Times New Roman" w:hAnsi="Times New Roman" w:cs="Times New Roman"/>
          <w:sz w:val="24"/>
          <w:szCs w:val="24"/>
        </w:rPr>
        <w:t>.</w:t>
      </w:r>
    </w:p>
    <w:p w14:paraId="1C5DBFBB" w14:textId="77777777" w:rsidR="00F94B9E" w:rsidRPr="00E91267" w:rsidRDefault="00F94B9E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1425526" w14:textId="200B1A85" w:rsidR="006178F1" w:rsidRDefault="00E91267" w:rsidP="00A709FB">
      <w:pPr>
        <w:pStyle w:val="Heading3"/>
        <w:numPr>
          <w:ilvl w:val="0"/>
          <w:numId w:val="7"/>
        </w:numPr>
        <w:spacing w:after="0" w:line="360" w:lineRule="auto"/>
        <w:ind w:left="709" w:hanging="709"/>
      </w:pPr>
      <w:bookmarkStart w:id="26" w:name="_Toc97379332"/>
      <w:r>
        <w:t>Sub-</w:t>
      </w:r>
      <w:r w:rsidR="00A06023">
        <w:t>sub-</w:t>
      </w:r>
      <w:proofErr w:type="spellStart"/>
      <w:r w:rsidR="001E1170">
        <w:t>b</w:t>
      </w:r>
      <w:r>
        <w:t>ab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 w:rsidR="001E1170">
        <w:t>d</w:t>
      </w:r>
      <w:r>
        <w:t>asar</w:t>
      </w:r>
      <w:proofErr w:type="spellEnd"/>
      <w:r>
        <w:t xml:space="preserve"> </w:t>
      </w:r>
      <w:proofErr w:type="spellStart"/>
      <w:r w:rsidR="001E1170">
        <w:t>t</w:t>
      </w:r>
      <w:r>
        <w:t>eori</w:t>
      </w:r>
      <w:bookmarkEnd w:id="26"/>
      <w:proofErr w:type="spellEnd"/>
    </w:p>
    <w:p w14:paraId="000F426B" w14:textId="2238F1B1" w:rsidR="00115E2C" w:rsidRDefault="00115E2C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5E2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15E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5E2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115E2C">
        <w:rPr>
          <w:rFonts w:ascii="Times New Roman" w:hAnsi="Times New Roman" w:cs="Times New Roman"/>
          <w:sz w:val="24"/>
          <w:szCs w:val="24"/>
        </w:rPr>
        <w:t xml:space="preserve">, </w:t>
      </w:r>
      <w:r w:rsidR="00E91267">
        <w:rPr>
          <w:rFonts w:ascii="Times New Roman" w:hAnsi="Times New Roman" w:cs="Times New Roman"/>
          <w:sz w:val="24"/>
          <w:szCs w:val="24"/>
        </w:rPr>
        <w:t>….</w:t>
      </w:r>
    </w:p>
    <w:p w14:paraId="7D9CC593" w14:textId="77777777" w:rsidR="00F94B9E" w:rsidRPr="00115E2C" w:rsidRDefault="00F94B9E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AE85018" w14:textId="20172F33" w:rsidR="00C978A2" w:rsidRDefault="00E91267" w:rsidP="00A709FB">
      <w:pPr>
        <w:pStyle w:val="Heading3"/>
        <w:numPr>
          <w:ilvl w:val="0"/>
          <w:numId w:val="7"/>
        </w:numPr>
        <w:spacing w:after="0" w:line="360" w:lineRule="auto"/>
        <w:ind w:left="709" w:hanging="709"/>
      </w:pPr>
      <w:bookmarkStart w:id="27" w:name="_Toc97379333"/>
      <w:r>
        <w:t>Sub-</w:t>
      </w:r>
      <w:proofErr w:type="spellStart"/>
      <w:r w:rsidR="003549EB">
        <w:t>sub</w:t>
      </w:r>
      <w:r w:rsidR="001E1170">
        <w:t>b</w:t>
      </w:r>
      <w:r>
        <w:t>ab</w:t>
      </w:r>
      <w:proofErr w:type="spellEnd"/>
      <w:r>
        <w:t xml:space="preserve"> </w:t>
      </w:r>
      <w:proofErr w:type="spellStart"/>
      <w:r w:rsidR="001E1170">
        <w:t>l</w:t>
      </w:r>
      <w:r>
        <w:t>ainnya</w:t>
      </w:r>
      <w:bookmarkEnd w:id="27"/>
      <w:proofErr w:type="spellEnd"/>
    </w:p>
    <w:p w14:paraId="442C5685" w14:textId="52AF8EF3" w:rsidR="00115E2C" w:rsidRPr="00115E2C" w:rsidRDefault="00A709FB" w:rsidP="00A709FB">
      <w:pPr>
        <w:spacing w:after="0" w:line="360" w:lineRule="auto"/>
        <w:ind w:firstLine="70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28" w:name="_Hlk25356505"/>
      <w:r>
        <w:rPr>
          <w:rFonts w:ascii="Times New Roman" w:hAnsi="Times New Roman" w:cs="Times New Roman"/>
          <w:sz w:val="24"/>
          <w:szCs w:val="24"/>
        </w:rPr>
        <w:t>Isi sub-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="003549EB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5E2C" w:rsidRPr="00115E2C">
        <w:rPr>
          <w:rFonts w:ascii="Times New Roman" w:hAnsi="Times New Roman" w:cs="Times New Roman"/>
          <w:sz w:val="24"/>
          <w:szCs w:val="24"/>
        </w:rPr>
        <w:t xml:space="preserve"> </w:t>
      </w:r>
      <w:bookmarkEnd w:id="28"/>
      <w:r w:rsidR="00E91267">
        <w:rPr>
          <w:rFonts w:ascii="Times New Roman" w:hAnsi="Times New Roman" w:cs="Times New Roman"/>
          <w:sz w:val="24"/>
          <w:szCs w:val="24"/>
        </w:rPr>
        <w:t>…….</w:t>
      </w:r>
    </w:p>
    <w:p w14:paraId="030ED260" w14:textId="6AA9582E" w:rsidR="00FA7DF6" w:rsidRDefault="00FA7DF6">
      <w:r>
        <w:br w:type="page"/>
      </w:r>
    </w:p>
    <w:p w14:paraId="45CEF513" w14:textId="3E315811" w:rsidR="00A6397C" w:rsidRPr="0074794C" w:rsidRDefault="00A6397C" w:rsidP="00162DF5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4794C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I</w:t>
      </w:r>
    </w:p>
    <w:p w14:paraId="7DA8DC76" w14:textId="1DD14AC7" w:rsidR="00FA7DF6" w:rsidRPr="0074794C" w:rsidRDefault="00FA7DF6" w:rsidP="00162DF5">
      <w:pPr>
        <w:pStyle w:val="Heading1"/>
        <w:spacing w:after="0" w:line="240" w:lineRule="auto"/>
        <w:rPr>
          <w:sz w:val="24"/>
          <w:szCs w:val="24"/>
        </w:rPr>
      </w:pPr>
      <w:bookmarkStart w:id="29" w:name="_Toc97379334"/>
      <w:r w:rsidRPr="0074794C">
        <w:rPr>
          <w:sz w:val="24"/>
          <w:szCs w:val="24"/>
        </w:rPr>
        <w:t>METODOLOGI PENELITIAN</w:t>
      </w:r>
      <w:bookmarkEnd w:id="29"/>
    </w:p>
    <w:p w14:paraId="012E672C" w14:textId="5F297A60" w:rsidR="004F5975" w:rsidRPr="0074794C" w:rsidRDefault="004F5975" w:rsidP="004F5975">
      <w:pPr>
        <w:rPr>
          <w:sz w:val="24"/>
          <w:szCs w:val="24"/>
        </w:rPr>
      </w:pPr>
    </w:p>
    <w:p w14:paraId="5548936F" w14:textId="77777777" w:rsidR="004F5975" w:rsidRPr="004F5975" w:rsidRDefault="004F5975" w:rsidP="004F5975"/>
    <w:p w14:paraId="30604285" w14:textId="5AA96EA0" w:rsidR="000F1787" w:rsidRDefault="000F1787" w:rsidP="00162DF5">
      <w:pPr>
        <w:pStyle w:val="Heading2"/>
        <w:numPr>
          <w:ilvl w:val="0"/>
          <w:numId w:val="8"/>
        </w:numPr>
        <w:ind w:left="426" w:hanging="436"/>
      </w:pPr>
      <w:bookmarkStart w:id="30" w:name="_Toc97379335"/>
      <w:r>
        <w:t xml:space="preserve">Alat dan </w:t>
      </w:r>
      <w:proofErr w:type="spellStart"/>
      <w:r w:rsidR="001E1170">
        <w:t>B</w:t>
      </w:r>
      <w:r>
        <w:t>ahan</w:t>
      </w:r>
      <w:bookmarkEnd w:id="30"/>
      <w:proofErr w:type="spellEnd"/>
    </w:p>
    <w:p w14:paraId="0F2A8238" w14:textId="1A082986" w:rsidR="00E15B34" w:rsidRDefault="00A21AD9" w:rsidP="00162DF5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sul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tug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khi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</w:t>
      </w:r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aerah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dalam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penelitian</w:t>
      </w:r>
      <w:proofErr w:type="spellEnd"/>
      <w:r w:rsidR="00E15B34" w:rsidRPr="00E15B34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44445677" w14:textId="2BC907FA" w:rsidR="00A21AD9" w:rsidRDefault="00A21AD9" w:rsidP="00162DF5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usul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tuga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akhir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b</w:t>
      </w:r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rencan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iagram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lir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studi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</w:t>
      </w:r>
      <w:r w:rsid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A21AD9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5A43DB22" w14:textId="63869F67" w:rsidR="005F1037" w:rsidRDefault="005F1037" w:rsidP="00162DF5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62DF5">
        <w:rPr>
          <w:rFonts w:ascii="Times New Roman" w:hAnsi="Times New Roman" w:cs="Times New Roman"/>
          <w:color w:val="000000"/>
          <w:sz w:val="24"/>
          <w:szCs w:val="24"/>
          <w:lang w:val="en-ID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>, b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gi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memuat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rencana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laksana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berupa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iagram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lir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ancang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alat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bah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jalanny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encana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/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perancang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hasil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diharapkan</w:t>
      </w:r>
      <w:proofErr w:type="spellEnd"/>
      <w:r w:rsidRPr="005F1037">
        <w:rPr>
          <w:rFonts w:ascii="Times New Roman" w:hAnsi="Times New Roman" w:cs="Times New Roman"/>
          <w:color w:val="000000"/>
          <w:sz w:val="24"/>
          <w:szCs w:val="24"/>
          <w:lang w:val="en-ID"/>
        </w:rPr>
        <w:t>.</w:t>
      </w:r>
    </w:p>
    <w:p w14:paraId="73CC0867" w14:textId="753E593C" w:rsidR="00F62973" w:rsidRPr="00F62973" w:rsidRDefault="00F62973" w:rsidP="00162DF5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Penomor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rumus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tulis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ngka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rab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terdi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a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bila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pisahk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tanda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-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(garis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ata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) dan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iber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jarak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spas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1,5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anta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persama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menyertakan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nomor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bab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seperti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contoh</w:t>
      </w:r>
      <w:proofErr w:type="spellEnd"/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:</w:t>
      </w:r>
    </w:p>
    <w:p w14:paraId="3E9E1938" w14:textId="47D448A9" w:rsidR="00F62973" w:rsidRPr="00E15B34" w:rsidRDefault="00F62973" w:rsidP="00162DF5">
      <w:pPr>
        <w:spacing w:after="0" w:line="360" w:lineRule="auto"/>
        <w:jc w:val="right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h (ek) =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1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+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2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+ a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bscript"/>
          <w:lang w:val="en-ID"/>
        </w:rPr>
        <w:t>3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d</w:t>
      </w:r>
      <w:r w:rsidRPr="00F62973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ID"/>
        </w:rPr>
        <w:t>3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 w:rsidR="00162DF5"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ab/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 (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3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-</w:t>
      </w: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>1</w:t>
      </w:r>
      <w:r w:rsidRPr="00F62973">
        <w:rPr>
          <w:rFonts w:ascii="Times New Roman" w:hAnsi="Times New Roman" w:cs="Times New Roman"/>
          <w:color w:val="000000"/>
          <w:sz w:val="24"/>
          <w:szCs w:val="24"/>
          <w:lang w:val="en-ID"/>
        </w:rPr>
        <w:t>)</w:t>
      </w:r>
    </w:p>
    <w:p w14:paraId="0332CC0B" w14:textId="77777777" w:rsidR="000F1787" w:rsidRPr="0054244B" w:rsidRDefault="000F1787" w:rsidP="004362DD">
      <w:pPr>
        <w:pStyle w:val="ListParagraph"/>
        <w:numPr>
          <w:ilvl w:val="0"/>
          <w:numId w:val="9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Alat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1FAAC0A9" w14:textId="3DC9BF11" w:rsidR="000F1787" w:rsidRPr="0054244B" w:rsidRDefault="000F1787" w:rsidP="004362D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244B">
        <w:rPr>
          <w:rFonts w:ascii="Times New Roman" w:hAnsi="Times New Roman" w:cs="Times New Roman"/>
          <w:sz w:val="24"/>
          <w:szCs w:val="24"/>
        </w:rPr>
        <w:t xml:space="preserve">Alat –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 w:rsidRPr="004362DD">
        <w:rPr>
          <w:rFonts w:ascii="Times New Roman" w:hAnsi="Times New Roman" w:cs="Times New Roman"/>
          <w:color w:val="000000"/>
          <w:sz w:val="24"/>
          <w:szCs w:val="24"/>
          <w:lang w:val="en-ID"/>
        </w:rPr>
        <w:t>yang</w:t>
      </w:r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 w:rsidR="00E15B34">
        <w:rPr>
          <w:rFonts w:ascii="Times New Roman" w:hAnsi="Times New Roman" w:cs="Times New Roman"/>
          <w:sz w:val="24"/>
          <w:szCs w:val="24"/>
        </w:rPr>
        <w:t>….</w:t>
      </w:r>
    </w:p>
    <w:p w14:paraId="74ADC97D" w14:textId="77777777" w:rsidR="000F1787" w:rsidRPr="0054244B" w:rsidRDefault="000F1787" w:rsidP="004362DD">
      <w:pPr>
        <w:pStyle w:val="ListParagraph"/>
        <w:numPr>
          <w:ilvl w:val="0"/>
          <w:numId w:val="9"/>
        </w:numPr>
        <w:spacing w:after="0" w:line="360" w:lineRule="auto"/>
        <w:ind w:left="284" w:hanging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4A17C628" w14:textId="3ACE51FD" w:rsidR="000F1787" w:rsidRDefault="000F1787" w:rsidP="004362D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bookmarkStart w:id="31" w:name="_Hlk33564718"/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244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4244B">
        <w:rPr>
          <w:rFonts w:ascii="Times New Roman" w:hAnsi="Times New Roman" w:cs="Times New Roman"/>
          <w:sz w:val="24"/>
          <w:szCs w:val="24"/>
        </w:rPr>
        <w:t xml:space="preserve"> </w:t>
      </w:r>
      <w:r w:rsidR="00E15B34">
        <w:rPr>
          <w:rFonts w:ascii="Times New Roman" w:hAnsi="Times New Roman" w:cs="Times New Roman"/>
          <w:sz w:val="24"/>
          <w:szCs w:val="24"/>
        </w:rPr>
        <w:t>….</w:t>
      </w:r>
      <w:bookmarkEnd w:id="31"/>
    </w:p>
    <w:p w14:paraId="182C1D0B" w14:textId="77777777" w:rsidR="00F94B9E" w:rsidRDefault="00F94B9E" w:rsidP="004362DD">
      <w:pPr>
        <w:spacing w:after="0" w:line="360" w:lineRule="auto"/>
        <w:ind w:firstLine="709"/>
        <w:jc w:val="both"/>
        <w:rPr>
          <w:rFonts w:ascii="Times New Roman" w:hAnsi="Times New Roman" w:cs="Times New Roman"/>
          <w:color w:val="000000"/>
          <w:sz w:val="24"/>
          <w:szCs w:val="24"/>
          <w:lang w:val="en-ID"/>
        </w:rPr>
      </w:pPr>
    </w:p>
    <w:p w14:paraId="6E377777" w14:textId="5BC7042F" w:rsidR="000F1787" w:rsidRDefault="009745E9" w:rsidP="004362DD">
      <w:pPr>
        <w:pStyle w:val="Heading2"/>
        <w:numPr>
          <w:ilvl w:val="0"/>
          <w:numId w:val="8"/>
        </w:numPr>
        <w:ind w:left="426" w:hanging="426"/>
      </w:pPr>
      <w:bookmarkStart w:id="32" w:name="_Toc97379336"/>
      <w:proofErr w:type="spellStart"/>
      <w:r>
        <w:t>Penulis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dan Gambar</w:t>
      </w:r>
      <w:bookmarkEnd w:id="32"/>
    </w:p>
    <w:p w14:paraId="564B8885" w14:textId="7F26892C" w:rsidR="00CA4EE5" w:rsidRDefault="009745E9" w:rsidP="004362DD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ble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.1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.2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07F1537" w14:textId="210F2ABA" w:rsidR="009745E9" w:rsidRPr="006149F1" w:rsidRDefault="009745E9" w:rsidP="009745E9">
      <w:pPr>
        <w:pStyle w:val="BodyText2"/>
        <w:spacing w:line="240" w:lineRule="auto"/>
        <w:ind w:hanging="11"/>
        <w:jc w:val="center"/>
      </w:pPr>
      <w:r w:rsidRPr="006149F1">
        <w:rPr>
          <w:lang w:val="id-ID"/>
        </w:rPr>
        <w:t xml:space="preserve">Tabel </w:t>
      </w:r>
      <w:r>
        <w:t>3</w:t>
      </w:r>
      <w:r w:rsidRPr="006149F1">
        <w:rPr>
          <w:lang w:val="id-ID"/>
        </w:rPr>
        <w:t>.1</w:t>
      </w:r>
      <w:r>
        <w:t>.</w:t>
      </w:r>
      <w:r w:rsidRPr="006149F1">
        <w:rPr>
          <w:lang w:val="id-ID"/>
        </w:rP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judulnya</w:t>
      </w:r>
      <w:proofErr w:type="spellEnd"/>
      <w:r>
        <w:t xml:space="preserve"> 1 baris</w:t>
      </w:r>
      <w:r w:rsidRPr="006149F1"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1"/>
        <w:gridCol w:w="1310"/>
        <w:gridCol w:w="1276"/>
        <w:gridCol w:w="1927"/>
      </w:tblGrid>
      <w:tr w:rsidR="009745E9" w:rsidRPr="006149F1" w14:paraId="29B69EB5" w14:textId="77777777" w:rsidTr="0032063A">
        <w:trPr>
          <w:jc w:val="center"/>
        </w:trPr>
        <w:tc>
          <w:tcPr>
            <w:tcW w:w="1701" w:type="dxa"/>
          </w:tcPr>
          <w:p w14:paraId="465DA231" w14:textId="77777777" w:rsidR="009745E9" w:rsidRPr="006149F1" w:rsidRDefault="009745E9" w:rsidP="0032063A">
            <w:pPr>
              <w:pStyle w:val="BodyText2"/>
              <w:spacing w:line="240" w:lineRule="auto"/>
              <w:ind w:right="-210"/>
              <w:jc w:val="left"/>
            </w:pPr>
            <w:proofErr w:type="spellStart"/>
            <w:r w:rsidRPr="006149F1">
              <w:t>Performansi</w:t>
            </w:r>
            <w:proofErr w:type="spellEnd"/>
            <w:r w:rsidRPr="006149F1">
              <w:t xml:space="preserve"> </w:t>
            </w:r>
            <w:proofErr w:type="spellStart"/>
            <w:r w:rsidRPr="006149F1">
              <w:t>sistem</w:t>
            </w:r>
            <w:proofErr w:type="spellEnd"/>
          </w:p>
        </w:tc>
        <w:tc>
          <w:tcPr>
            <w:tcW w:w="1310" w:type="dxa"/>
          </w:tcPr>
          <w:p w14:paraId="11240905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nol</w:t>
            </w:r>
            <w:proofErr w:type="spellEnd"/>
            <w:r w:rsidRPr="006149F1">
              <w:t xml:space="preserve"> (dt)</w:t>
            </w:r>
          </w:p>
        </w:tc>
        <w:tc>
          <w:tcPr>
            <w:tcW w:w="1276" w:type="dxa"/>
          </w:tcPr>
          <w:p w14:paraId="2E7AC8C7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sesaat</w:t>
            </w:r>
            <w:proofErr w:type="spellEnd"/>
          </w:p>
        </w:tc>
        <w:tc>
          <w:tcPr>
            <w:tcW w:w="1927" w:type="dxa"/>
          </w:tcPr>
          <w:p w14:paraId="37754A78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A470D9">
              <w:rPr>
                <w:i/>
              </w:rPr>
              <w:t>Set point</w:t>
            </w:r>
            <w:r w:rsidRPr="006149F1">
              <w:t xml:space="preserve"> 3000-1500</w:t>
            </w:r>
          </w:p>
        </w:tc>
      </w:tr>
      <w:tr w:rsidR="009745E9" w:rsidRPr="006149F1" w14:paraId="32D90BA4" w14:textId="77777777" w:rsidTr="0032063A">
        <w:trPr>
          <w:jc w:val="center"/>
        </w:trPr>
        <w:tc>
          <w:tcPr>
            <w:tcW w:w="1701" w:type="dxa"/>
          </w:tcPr>
          <w:p w14:paraId="5DF359AC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proofErr w:type="spellStart"/>
            <w:r w:rsidRPr="00A470D9">
              <w:rPr>
                <w:i/>
              </w:rPr>
              <w:t>Setling</w:t>
            </w:r>
            <w:proofErr w:type="spellEnd"/>
            <w:r w:rsidRPr="00A470D9">
              <w:rPr>
                <w:i/>
              </w:rPr>
              <w:t xml:space="preserve"> time</w:t>
            </w:r>
          </w:p>
        </w:tc>
        <w:tc>
          <w:tcPr>
            <w:tcW w:w="1310" w:type="dxa"/>
          </w:tcPr>
          <w:p w14:paraId="5BC4061B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04125</w:t>
            </w:r>
          </w:p>
        </w:tc>
        <w:tc>
          <w:tcPr>
            <w:tcW w:w="1276" w:type="dxa"/>
          </w:tcPr>
          <w:p w14:paraId="0A2B25DC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19975</w:t>
            </w:r>
          </w:p>
        </w:tc>
        <w:tc>
          <w:tcPr>
            <w:tcW w:w="1927" w:type="dxa"/>
          </w:tcPr>
          <w:p w14:paraId="3458198D" w14:textId="77777777" w:rsidR="009745E9" w:rsidRPr="006149F1" w:rsidRDefault="009745E9" w:rsidP="0032063A">
            <w:pPr>
              <w:pStyle w:val="BodyText2"/>
              <w:spacing w:line="240" w:lineRule="auto"/>
              <w:ind w:left="-21" w:right="-231"/>
              <w:jc w:val="center"/>
            </w:pPr>
            <w:r w:rsidRPr="006149F1">
              <w:t>0,015015</w:t>
            </w:r>
          </w:p>
        </w:tc>
      </w:tr>
      <w:tr w:rsidR="009745E9" w:rsidRPr="006149F1" w14:paraId="236A2857" w14:textId="77777777" w:rsidTr="0032063A">
        <w:trPr>
          <w:jc w:val="center"/>
        </w:trPr>
        <w:tc>
          <w:tcPr>
            <w:tcW w:w="1701" w:type="dxa"/>
          </w:tcPr>
          <w:p w14:paraId="4BA06F1D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Rise time</w:t>
            </w:r>
          </w:p>
        </w:tc>
        <w:tc>
          <w:tcPr>
            <w:tcW w:w="1310" w:type="dxa"/>
          </w:tcPr>
          <w:p w14:paraId="64D391E3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03685</w:t>
            </w:r>
          </w:p>
        </w:tc>
        <w:tc>
          <w:tcPr>
            <w:tcW w:w="1276" w:type="dxa"/>
          </w:tcPr>
          <w:p w14:paraId="23908FF4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19035</w:t>
            </w:r>
          </w:p>
        </w:tc>
        <w:tc>
          <w:tcPr>
            <w:tcW w:w="1927" w:type="dxa"/>
          </w:tcPr>
          <w:p w14:paraId="7BEF38FC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014545</w:t>
            </w:r>
          </w:p>
        </w:tc>
      </w:tr>
      <w:tr w:rsidR="009745E9" w:rsidRPr="006149F1" w14:paraId="39356568" w14:textId="77777777" w:rsidTr="0032063A">
        <w:trPr>
          <w:jc w:val="center"/>
        </w:trPr>
        <w:tc>
          <w:tcPr>
            <w:tcW w:w="1701" w:type="dxa"/>
          </w:tcPr>
          <w:p w14:paraId="3A9A50C5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1</w:t>
            </w:r>
          </w:p>
        </w:tc>
        <w:tc>
          <w:tcPr>
            <w:tcW w:w="1310" w:type="dxa"/>
          </w:tcPr>
          <w:p w14:paraId="4D197420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276" w:type="dxa"/>
          </w:tcPr>
          <w:p w14:paraId="6488D24E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927" w:type="dxa"/>
          </w:tcPr>
          <w:p w14:paraId="6FF8DCA4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38368</w:t>
            </w:r>
          </w:p>
        </w:tc>
      </w:tr>
      <w:tr w:rsidR="009745E9" w:rsidRPr="006149F1" w14:paraId="39AEF977" w14:textId="77777777" w:rsidTr="0032063A">
        <w:trPr>
          <w:jc w:val="center"/>
        </w:trPr>
        <w:tc>
          <w:tcPr>
            <w:tcW w:w="1701" w:type="dxa"/>
          </w:tcPr>
          <w:p w14:paraId="50801AED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2</w:t>
            </w:r>
          </w:p>
        </w:tc>
        <w:tc>
          <w:tcPr>
            <w:tcW w:w="1310" w:type="dxa"/>
          </w:tcPr>
          <w:p w14:paraId="5D95CF43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-</w:t>
            </w:r>
          </w:p>
        </w:tc>
        <w:tc>
          <w:tcPr>
            <w:tcW w:w="1276" w:type="dxa"/>
          </w:tcPr>
          <w:p w14:paraId="573D1D06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7,909</w:t>
            </w:r>
          </w:p>
        </w:tc>
        <w:tc>
          <w:tcPr>
            <w:tcW w:w="1927" w:type="dxa"/>
          </w:tcPr>
          <w:p w14:paraId="5E8F474B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-</w:t>
            </w:r>
          </w:p>
        </w:tc>
      </w:tr>
      <w:tr w:rsidR="009745E9" w:rsidRPr="006149F1" w14:paraId="2FE0F642" w14:textId="77777777" w:rsidTr="0032063A">
        <w:trPr>
          <w:jc w:val="center"/>
        </w:trPr>
        <w:tc>
          <w:tcPr>
            <w:tcW w:w="1701" w:type="dxa"/>
          </w:tcPr>
          <w:p w14:paraId="08A50F51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</w:t>
            </w:r>
          </w:p>
        </w:tc>
        <w:tc>
          <w:tcPr>
            <w:tcW w:w="1310" w:type="dxa"/>
          </w:tcPr>
          <w:p w14:paraId="3F495C09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80575</w:t>
            </w:r>
          </w:p>
        </w:tc>
        <w:tc>
          <w:tcPr>
            <w:tcW w:w="1276" w:type="dxa"/>
          </w:tcPr>
          <w:p w14:paraId="7C5C954A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1,65611</w:t>
            </w:r>
          </w:p>
        </w:tc>
        <w:tc>
          <w:tcPr>
            <w:tcW w:w="1927" w:type="dxa"/>
          </w:tcPr>
          <w:p w14:paraId="06D837CA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2,8007</w:t>
            </w:r>
          </w:p>
        </w:tc>
      </w:tr>
      <w:tr w:rsidR="009745E9" w:rsidRPr="006149F1" w14:paraId="0C03A4B0" w14:textId="77777777" w:rsidTr="0032063A">
        <w:trPr>
          <w:jc w:val="center"/>
        </w:trPr>
        <w:tc>
          <w:tcPr>
            <w:tcW w:w="1701" w:type="dxa"/>
          </w:tcPr>
          <w:p w14:paraId="64540C74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 Steady  state</w:t>
            </w:r>
          </w:p>
        </w:tc>
        <w:tc>
          <w:tcPr>
            <w:tcW w:w="1310" w:type="dxa"/>
          </w:tcPr>
          <w:p w14:paraId="076EAD1D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2685</w:t>
            </w:r>
          </w:p>
        </w:tc>
        <w:tc>
          <w:tcPr>
            <w:tcW w:w="1276" w:type="dxa"/>
          </w:tcPr>
          <w:p w14:paraId="3BF3E563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55203</w:t>
            </w:r>
          </w:p>
        </w:tc>
        <w:tc>
          <w:tcPr>
            <w:tcW w:w="1927" w:type="dxa"/>
          </w:tcPr>
          <w:p w14:paraId="16B3D51E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18672</w:t>
            </w:r>
          </w:p>
        </w:tc>
      </w:tr>
    </w:tbl>
    <w:p w14:paraId="7F6EF908" w14:textId="4B9D8D04" w:rsidR="009745E9" w:rsidRDefault="009745E9" w:rsidP="00E15B34">
      <w:pPr>
        <w:spacing w:after="0" w:line="360" w:lineRule="auto"/>
        <w:ind w:left="284"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41E3DCD" w14:textId="49F9D501" w:rsidR="009745E9" w:rsidRPr="006149F1" w:rsidRDefault="009745E9" w:rsidP="009745E9">
      <w:pPr>
        <w:pStyle w:val="BodyText2"/>
        <w:spacing w:line="240" w:lineRule="auto"/>
        <w:ind w:hanging="11"/>
        <w:jc w:val="left"/>
      </w:pPr>
      <w:r w:rsidRPr="006149F1">
        <w:rPr>
          <w:lang w:val="id-ID"/>
        </w:rPr>
        <w:t xml:space="preserve">Tabel </w:t>
      </w:r>
      <w:r>
        <w:t>3</w:t>
      </w:r>
      <w:r>
        <w:rPr>
          <w:lang w:val="id-ID"/>
        </w:rPr>
        <w:t>.2</w:t>
      </w:r>
      <w:r>
        <w:t>.</w:t>
      </w:r>
      <w:r w:rsidRPr="006149F1">
        <w:rPr>
          <w:lang w:val="id-ID"/>
        </w:rPr>
        <w:t xml:space="preserve">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judulny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 baris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di </w:t>
      </w:r>
      <w:proofErr w:type="spellStart"/>
      <w:r>
        <w:t>Fakultas</w:t>
      </w:r>
      <w:proofErr w:type="spellEnd"/>
      <w:r>
        <w:t xml:space="preserve"> Teknik </w:t>
      </w:r>
      <w:proofErr w:type="spellStart"/>
      <w:r>
        <w:t>Unram</w:t>
      </w:r>
      <w:proofErr w:type="spellEnd"/>
      <w:r w:rsidRPr="006149F1">
        <w:t>.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701"/>
        <w:gridCol w:w="1310"/>
        <w:gridCol w:w="1276"/>
        <w:gridCol w:w="1927"/>
      </w:tblGrid>
      <w:tr w:rsidR="009745E9" w:rsidRPr="006149F1" w14:paraId="107EF75F" w14:textId="77777777" w:rsidTr="0032063A">
        <w:trPr>
          <w:jc w:val="center"/>
        </w:trPr>
        <w:tc>
          <w:tcPr>
            <w:tcW w:w="1701" w:type="dxa"/>
          </w:tcPr>
          <w:p w14:paraId="373597A6" w14:textId="77777777" w:rsidR="009745E9" w:rsidRPr="006149F1" w:rsidRDefault="009745E9" w:rsidP="0032063A">
            <w:pPr>
              <w:pStyle w:val="BodyText2"/>
              <w:spacing w:line="240" w:lineRule="auto"/>
              <w:ind w:right="-210"/>
              <w:jc w:val="left"/>
            </w:pPr>
            <w:proofErr w:type="spellStart"/>
            <w:r w:rsidRPr="006149F1">
              <w:lastRenderedPageBreak/>
              <w:t>Performansi</w:t>
            </w:r>
            <w:proofErr w:type="spellEnd"/>
            <w:r w:rsidRPr="006149F1">
              <w:t xml:space="preserve"> </w:t>
            </w:r>
            <w:proofErr w:type="spellStart"/>
            <w:r w:rsidRPr="006149F1">
              <w:t>sistem</w:t>
            </w:r>
            <w:proofErr w:type="spellEnd"/>
          </w:p>
        </w:tc>
        <w:tc>
          <w:tcPr>
            <w:tcW w:w="1310" w:type="dxa"/>
          </w:tcPr>
          <w:p w14:paraId="1E077B4C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nol</w:t>
            </w:r>
            <w:proofErr w:type="spellEnd"/>
            <w:r w:rsidRPr="006149F1">
              <w:t xml:space="preserve"> (dt)</w:t>
            </w:r>
          </w:p>
        </w:tc>
        <w:tc>
          <w:tcPr>
            <w:tcW w:w="1276" w:type="dxa"/>
          </w:tcPr>
          <w:p w14:paraId="2011CABC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 xml:space="preserve">Beban </w:t>
            </w:r>
            <w:proofErr w:type="spellStart"/>
            <w:r w:rsidRPr="006149F1">
              <w:t>sesaat</w:t>
            </w:r>
            <w:proofErr w:type="spellEnd"/>
          </w:p>
        </w:tc>
        <w:tc>
          <w:tcPr>
            <w:tcW w:w="1927" w:type="dxa"/>
          </w:tcPr>
          <w:p w14:paraId="659B43A5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A470D9">
              <w:rPr>
                <w:i/>
              </w:rPr>
              <w:t>Set point</w:t>
            </w:r>
            <w:r w:rsidRPr="006149F1">
              <w:t xml:space="preserve"> 3000-1500</w:t>
            </w:r>
          </w:p>
        </w:tc>
      </w:tr>
      <w:tr w:rsidR="009745E9" w:rsidRPr="006149F1" w14:paraId="249B6235" w14:textId="77777777" w:rsidTr="0032063A">
        <w:trPr>
          <w:jc w:val="center"/>
        </w:trPr>
        <w:tc>
          <w:tcPr>
            <w:tcW w:w="1701" w:type="dxa"/>
          </w:tcPr>
          <w:p w14:paraId="71E4B699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proofErr w:type="spellStart"/>
            <w:r w:rsidRPr="00A470D9">
              <w:rPr>
                <w:i/>
              </w:rPr>
              <w:t>Setling</w:t>
            </w:r>
            <w:proofErr w:type="spellEnd"/>
            <w:r w:rsidRPr="00A470D9">
              <w:rPr>
                <w:i/>
              </w:rPr>
              <w:t xml:space="preserve"> time</w:t>
            </w:r>
          </w:p>
        </w:tc>
        <w:tc>
          <w:tcPr>
            <w:tcW w:w="1310" w:type="dxa"/>
          </w:tcPr>
          <w:p w14:paraId="6E3E0989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04125</w:t>
            </w:r>
          </w:p>
        </w:tc>
        <w:tc>
          <w:tcPr>
            <w:tcW w:w="1276" w:type="dxa"/>
          </w:tcPr>
          <w:p w14:paraId="5D00B3A5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19975</w:t>
            </w:r>
          </w:p>
        </w:tc>
        <w:tc>
          <w:tcPr>
            <w:tcW w:w="1927" w:type="dxa"/>
          </w:tcPr>
          <w:p w14:paraId="7EF8A9EA" w14:textId="77777777" w:rsidR="009745E9" w:rsidRPr="006149F1" w:rsidRDefault="009745E9" w:rsidP="0032063A">
            <w:pPr>
              <w:pStyle w:val="BodyText2"/>
              <w:spacing w:line="240" w:lineRule="auto"/>
              <w:ind w:left="-21" w:right="-231"/>
              <w:jc w:val="center"/>
            </w:pPr>
            <w:r w:rsidRPr="006149F1">
              <w:t>0,015015</w:t>
            </w:r>
          </w:p>
        </w:tc>
      </w:tr>
      <w:tr w:rsidR="009745E9" w:rsidRPr="006149F1" w14:paraId="54B118C2" w14:textId="77777777" w:rsidTr="0032063A">
        <w:trPr>
          <w:jc w:val="center"/>
        </w:trPr>
        <w:tc>
          <w:tcPr>
            <w:tcW w:w="1701" w:type="dxa"/>
          </w:tcPr>
          <w:p w14:paraId="781349D1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Rise time</w:t>
            </w:r>
          </w:p>
        </w:tc>
        <w:tc>
          <w:tcPr>
            <w:tcW w:w="1310" w:type="dxa"/>
          </w:tcPr>
          <w:p w14:paraId="1703CA78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03685</w:t>
            </w:r>
          </w:p>
        </w:tc>
        <w:tc>
          <w:tcPr>
            <w:tcW w:w="1276" w:type="dxa"/>
          </w:tcPr>
          <w:p w14:paraId="077B14AB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19035</w:t>
            </w:r>
          </w:p>
        </w:tc>
        <w:tc>
          <w:tcPr>
            <w:tcW w:w="1927" w:type="dxa"/>
          </w:tcPr>
          <w:p w14:paraId="17D4AB02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014545</w:t>
            </w:r>
          </w:p>
        </w:tc>
      </w:tr>
      <w:tr w:rsidR="009745E9" w:rsidRPr="006149F1" w14:paraId="6F3D8E30" w14:textId="77777777" w:rsidTr="0032063A">
        <w:trPr>
          <w:jc w:val="center"/>
        </w:trPr>
        <w:tc>
          <w:tcPr>
            <w:tcW w:w="1701" w:type="dxa"/>
          </w:tcPr>
          <w:p w14:paraId="290FAAB0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1</w:t>
            </w:r>
          </w:p>
        </w:tc>
        <w:tc>
          <w:tcPr>
            <w:tcW w:w="1310" w:type="dxa"/>
          </w:tcPr>
          <w:p w14:paraId="5913DE1B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276" w:type="dxa"/>
          </w:tcPr>
          <w:p w14:paraId="6A3C862D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29891</w:t>
            </w:r>
          </w:p>
        </w:tc>
        <w:tc>
          <w:tcPr>
            <w:tcW w:w="1927" w:type="dxa"/>
          </w:tcPr>
          <w:p w14:paraId="2EF45A6B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38368</w:t>
            </w:r>
          </w:p>
        </w:tc>
      </w:tr>
      <w:tr w:rsidR="009745E9" w:rsidRPr="006149F1" w14:paraId="44D3DCD7" w14:textId="77777777" w:rsidTr="0032063A">
        <w:trPr>
          <w:jc w:val="center"/>
        </w:trPr>
        <w:tc>
          <w:tcPr>
            <w:tcW w:w="1701" w:type="dxa"/>
          </w:tcPr>
          <w:p w14:paraId="2784C70B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Overshoot2</w:t>
            </w:r>
          </w:p>
        </w:tc>
        <w:tc>
          <w:tcPr>
            <w:tcW w:w="1310" w:type="dxa"/>
          </w:tcPr>
          <w:p w14:paraId="2BD4B15C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-</w:t>
            </w:r>
          </w:p>
        </w:tc>
        <w:tc>
          <w:tcPr>
            <w:tcW w:w="1276" w:type="dxa"/>
          </w:tcPr>
          <w:p w14:paraId="19A4F163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7,909</w:t>
            </w:r>
          </w:p>
        </w:tc>
        <w:tc>
          <w:tcPr>
            <w:tcW w:w="1927" w:type="dxa"/>
          </w:tcPr>
          <w:p w14:paraId="67CD2A12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-</w:t>
            </w:r>
          </w:p>
        </w:tc>
      </w:tr>
      <w:tr w:rsidR="009745E9" w:rsidRPr="006149F1" w14:paraId="1D07B1C0" w14:textId="77777777" w:rsidTr="0032063A">
        <w:trPr>
          <w:jc w:val="center"/>
        </w:trPr>
        <w:tc>
          <w:tcPr>
            <w:tcW w:w="1701" w:type="dxa"/>
          </w:tcPr>
          <w:p w14:paraId="0ECBF7F4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</w:t>
            </w:r>
          </w:p>
        </w:tc>
        <w:tc>
          <w:tcPr>
            <w:tcW w:w="1310" w:type="dxa"/>
          </w:tcPr>
          <w:p w14:paraId="41F408EF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80575</w:t>
            </w:r>
          </w:p>
        </w:tc>
        <w:tc>
          <w:tcPr>
            <w:tcW w:w="1276" w:type="dxa"/>
          </w:tcPr>
          <w:p w14:paraId="4A0782A1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1,65611</w:t>
            </w:r>
          </w:p>
        </w:tc>
        <w:tc>
          <w:tcPr>
            <w:tcW w:w="1927" w:type="dxa"/>
          </w:tcPr>
          <w:p w14:paraId="1D2B311C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2,8007</w:t>
            </w:r>
          </w:p>
        </w:tc>
      </w:tr>
      <w:tr w:rsidR="009745E9" w:rsidRPr="006149F1" w14:paraId="12B71DCF" w14:textId="77777777" w:rsidTr="0032063A">
        <w:trPr>
          <w:jc w:val="center"/>
        </w:trPr>
        <w:tc>
          <w:tcPr>
            <w:tcW w:w="1701" w:type="dxa"/>
          </w:tcPr>
          <w:p w14:paraId="4B3ADD87" w14:textId="77777777" w:rsidR="009745E9" w:rsidRPr="00A470D9" w:rsidRDefault="009745E9" w:rsidP="0032063A">
            <w:pPr>
              <w:pStyle w:val="BodyText2"/>
              <w:spacing w:line="240" w:lineRule="auto"/>
              <w:ind w:right="-210"/>
              <w:jc w:val="left"/>
              <w:rPr>
                <w:i/>
              </w:rPr>
            </w:pPr>
            <w:r w:rsidRPr="00A470D9">
              <w:rPr>
                <w:i/>
              </w:rPr>
              <w:t>Error Steady  state</w:t>
            </w:r>
          </w:p>
        </w:tc>
        <w:tc>
          <w:tcPr>
            <w:tcW w:w="1310" w:type="dxa"/>
          </w:tcPr>
          <w:p w14:paraId="2C516886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2685</w:t>
            </w:r>
          </w:p>
        </w:tc>
        <w:tc>
          <w:tcPr>
            <w:tcW w:w="1276" w:type="dxa"/>
          </w:tcPr>
          <w:p w14:paraId="4A23A669" w14:textId="77777777" w:rsidR="009745E9" w:rsidRPr="006149F1" w:rsidRDefault="009745E9" w:rsidP="0032063A">
            <w:pPr>
              <w:pStyle w:val="BodyText2"/>
              <w:spacing w:line="240" w:lineRule="auto"/>
              <w:jc w:val="center"/>
            </w:pPr>
            <w:r w:rsidRPr="006149F1">
              <w:t>0,055203</w:t>
            </w:r>
          </w:p>
        </w:tc>
        <w:tc>
          <w:tcPr>
            <w:tcW w:w="1927" w:type="dxa"/>
          </w:tcPr>
          <w:p w14:paraId="54B3D9CB" w14:textId="77777777" w:rsidR="009745E9" w:rsidRPr="006149F1" w:rsidRDefault="009745E9" w:rsidP="0032063A">
            <w:pPr>
              <w:pStyle w:val="BodyText2"/>
              <w:spacing w:line="240" w:lineRule="auto"/>
              <w:ind w:right="-231"/>
              <w:jc w:val="center"/>
            </w:pPr>
            <w:r w:rsidRPr="006149F1">
              <w:t>0,18672</w:t>
            </w:r>
          </w:p>
        </w:tc>
      </w:tr>
    </w:tbl>
    <w:p w14:paraId="1CC471B3" w14:textId="77777777" w:rsidR="00BE053E" w:rsidRDefault="00BE053E" w:rsidP="00BE053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BC03344" w14:textId="10F832E0" w:rsidR="00F62973" w:rsidRPr="00036A38" w:rsidRDefault="00F62973" w:rsidP="00BE053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036A38">
        <w:rPr>
          <w:rFonts w:ascii="Times New Roman" w:hAnsi="Times New Roman" w:cs="Times New Roman"/>
          <w:sz w:val="24"/>
          <w:szCs w:val="24"/>
        </w:rPr>
        <w:t xml:space="preserve">Gambar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Arab yang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urut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ipisahk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6A3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036A38">
        <w:rPr>
          <w:rFonts w:ascii="Times New Roman" w:hAnsi="Times New Roman" w:cs="Times New Roman"/>
          <w:sz w:val="24"/>
          <w:szCs w:val="24"/>
        </w:rPr>
        <w:t>:</w:t>
      </w:r>
    </w:p>
    <w:p w14:paraId="298E5E8D" w14:textId="7386DCCC" w:rsidR="00F62973" w:rsidRPr="00036A38" w:rsidRDefault="009E21B5" w:rsidP="00BE053E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>
        <w:rPr>
          <w:noProof/>
        </w:rPr>
        <w:drawing>
          <wp:inline distT="0" distB="0" distL="0" distR="0" wp14:anchorId="5A6B6334" wp14:editId="7B157188">
            <wp:extent cx="3226003" cy="323855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26823" cy="3239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CE0BA2" w14:textId="77777777" w:rsidR="00F62973" w:rsidRDefault="00F62973" w:rsidP="00F62973">
      <w:pPr>
        <w:widowControl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sv-SE"/>
        </w:rPr>
      </w:pP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Gambar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3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>.1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.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Contoh pemulisan judul gambar yang hanya 1 bari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>.</w:t>
      </w:r>
    </w:p>
    <w:p w14:paraId="5CA11978" w14:textId="77777777" w:rsidR="00F62973" w:rsidRPr="00036A38" w:rsidRDefault="00F62973" w:rsidP="00F62973">
      <w:pPr>
        <w:widowControl w:val="0"/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  <w:lang w:val="sv-SE"/>
        </w:rPr>
      </w:pPr>
    </w:p>
    <w:p w14:paraId="2B5B05B5" w14:textId="77777777" w:rsidR="00F62973" w:rsidRPr="00036A38" w:rsidRDefault="00F62973" w:rsidP="00BE053E">
      <w:pPr>
        <w:spacing w:after="0"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036A38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73F296A1" wp14:editId="3C89A3B6">
            <wp:extent cx="3797300" cy="1594512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0305" cy="15957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6C6EC" w14:textId="77777777" w:rsidR="00F62973" w:rsidRPr="00036A38" w:rsidRDefault="00F62973" w:rsidP="00F62973">
      <w:pPr>
        <w:widowControl w:val="0"/>
        <w:spacing w:after="0" w:line="240" w:lineRule="auto"/>
        <w:rPr>
          <w:rFonts w:ascii="Times New Roman" w:eastAsia="Times New Roman" w:hAnsi="Times New Roman" w:cs="Times New Roman"/>
          <w:sz w:val="20"/>
          <w:szCs w:val="20"/>
          <w:lang w:val="sv-SE"/>
        </w:rPr>
      </w:pP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Gambar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3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>.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2.</w:t>
      </w:r>
      <w:r w:rsidRPr="00036A38">
        <w:rPr>
          <w:rFonts w:ascii="Times New Roman" w:eastAsia="Times New Roman" w:hAnsi="Times New Roman" w:cs="Times New Roman"/>
          <w:sz w:val="20"/>
          <w:szCs w:val="20"/>
          <w:lang w:val="sv-SE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  <w:lang w:val="sv-SE"/>
        </w:rPr>
        <w:t>Contoh pemulisan judul gambar yang panjangnya lebih dari satu baris untuk tugas akhir mahasiswa di Fakultas Teknik Unram.</w:t>
      </w:r>
    </w:p>
    <w:p w14:paraId="7637C132" w14:textId="2317D128" w:rsidR="009745E9" w:rsidRDefault="009745E9" w:rsidP="00F6297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BFBCE7" w14:textId="47BBE78B" w:rsidR="00F94B9E" w:rsidRDefault="00F94B9E" w:rsidP="00F6297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AE9990" w14:textId="77777777" w:rsidR="00F94B9E" w:rsidRDefault="00F94B9E" w:rsidP="00F6297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6E1965" w14:textId="38361992" w:rsidR="000F1787" w:rsidRDefault="00E15B34" w:rsidP="00BE053E">
      <w:pPr>
        <w:pStyle w:val="Heading3"/>
        <w:numPr>
          <w:ilvl w:val="0"/>
          <w:numId w:val="8"/>
        </w:numPr>
        <w:ind w:left="426" w:hanging="425"/>
      </w:pPr>
      <w:bookmarkStart w:id="33" w:name="_Toc97379337"/>
      <w:r>
        <w:lastRenderedPageBreak/>
        <w:t xml:space="preserve">Sub-Bab </w:t>
      </w:r>
      <w:r w:rsidR="001E1170">
        <w:t>L</w:t>
      </w:r>
      <w:r>
        <w:t>ain</w:t>
      </w:r>
      <w:bookmarkEnd w:id="33"/>
    </w:p>
    <w:p w14:paraId="6183D028" w14:textId="1233F9FE" w:rsidR="00614EC8" w:rsidRPr="00614EC8" w:rsidRDefault="00614EC8" w:rsidP="00BE053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14EC8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subbab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4EC8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614EC8">
        <w:rPr>
          <w:rFonts w:ascii="Times New Roman" w:hAnsi="Times New Roman" w:cs="Times New Roman"/>
          <w:sz w:val="24"/>
          <w:szCs w:val="24"/>
        </w:rPr>
        <w:t xml:space="preserve"> </w:t>
      </w:r>
      <w:r w:rsidR="00E15B34">
        <w:rPr>
          <w:rFonts w:ascii="Times New Roman" w:hAnsi="Times New Roman" w:cs="Times New Roman"/>
          <w:sz w:val="24"/>
          <w:szCs w:val="24"/>
        </w:rPr>
        <w:t>…</w:t>
      </w:r>
    </w:p>
    <w:p w14:paraId="16301C1E" w14:textId="2C5C5BFD" w:rsidR="00410338" w:rsidRDefault="00410338">
      <w:r>
        <w:br w:type="page"/>
      </w:r>
    </w:p>
    <w:p w14:paraId="324C5260" w14:textId="601F4479" w:rsidR="00FF5DB4" w:rsidRPr="00FF5DB4" w:rsidRDefault="00FF5DB4" w:rsidP="00372144">
      <w:pPr>
        <w:widowControl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FF5DB4" w:rsidRPr="00FF5DB4" w:rsidSect="00136ED8">
          <w:footerReference w:type="default" r:id="rId12"/>
          <w:pgSz w:w="11906" w:h="16838" w:code="9"/>
          <w:pgMar w:top="1701" w:right="1418" w:bottom="1418" w:left="1985" w:header="709" w:footer="709" w:gutter="0"/>
          <w:pgNumType w:start="1"/>
          <w:cols w:space="708"/>
          <w:docGrid w:linePitch="360"/>
        </w:sectPr>
      </w:pPr>
    </w:p>
    <w:p w14:paraId="2B82090E" w14:textId="0F42976D" w:rsidR="00FA7DF6" w:rsidRPr="0074794C" w:rsidRDefault="00FA7DF6" w:rsidP="00A6397C">
      <w:pPr>
        <w:pStyle w:val="Heading1"/>
        <w:rPr>
          <w:sz w:val="24"/>
          <w:szCs w:val="24"/>
        </w:rPr>
      </w:pPr>
      <w:bookmarkStart w:id="34" w:name="_Toc97379340"/>
      <w:r w:rsidRPr="0074794C">
        <w:rPr>
          <w:sz w:val="24"/>
          <w:szCs w:val="24"/>
        </w:rPr>
        <w:lastRenderedPageBreak/>
        <w:t>DAFTAR PUSTAKA</w:t>
      </w:r>
      <w:bookmarkEnd w:id="34"/>
    </w:p>
    <w:p w14:paraId="08B7F84F" w14:textId="14BD9BA9" w:rsidR="004F5975" w:rsidRDefault="004F5975" w:rsidP="004F5975"/>
    <w:p w14:paraId="597EE809" w14:textId="77777777" w:rsidR="0027045C" w:rsidRPr="0027045C" w:rsidRDefault="0027045C" w:rsidP="0027045C"/>
    <w:p w14:paraId="095C3DEB" w14:textId="0BBDF4EA" w:rsidR="00805788" w:rsidRPr="00805788" w:rsidRDefault="005D52D7" w:rsidP="008057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D52D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D52D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D52D7">
        <w:rPr>
          <w:rFonts w:ascii="Times New Roman" w:hAnsi="Times New Roman" w:cs="Times New Roman"/>
          <w:sz w:val="24"/>
          <w:szCs w:val="24"/>
        </w:rPr>
        <w:fldChar w:fldCharType="separate"/>
      </w:r>
      <w:r w:rsidR="00805788" w:rsidRPr="00805788">
        <w:rPr>
          <w:rFonts w:ascii="Times New Roman" w:hAnsi="Times New Roman" w:cs="Times New Roman"/>
          <w:noProof/>
          <w:sz w:val="24"/>
          <w:szCs w:val="24"/>
        </w:rPr>
        <w:t xml:space="preserve">Coffman, E., Garey, M. R., &amp; Johnson, D. (1996). </w:t>
      </w:r>
      <w:r w:rsidR="00805788" w:rsidRPr="00805788">
        <w:rPr>
          <w:rFonts w:ascii="Times New Roman" w:hAnsi="Times New Roman" w:cs="Times New Roman"/>
          <w:i/>
          <w:iCs/>
          <w:noProof/>
          <w:sz w:val="24"/>
          <w:szCs w:val="24"/>
        </w:rPr>
        <w:t>Approximation Algorithms for NP-Hard Problems</w:t>
      </w:r>
      <w:r w:rsidR="00805788" w:rsidRPr="0080578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2C00649" w14:textId="77777777" w:rsidR="00805788" w:rsidRPr="00805788" w:rsidRDefault="00805788" w:rsidP="00805788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05788">
        <w:rPr>
          <w:rFonts w:ascii="Times New Roman" w:hAnsi="Times New Roman" w:cs="Times New Roman"/>
          <w:noProof/>
          <w:sz w:val="24"/>
          <w:szCs w:val="24"/>
        </w:rPr>
        <w:t xml:space="preserve">Dantzig, G. B. (1957). Discrete-Variable Extremum Problems. </w:t>
      </w:r>
      <w:r w:rsidRPr="00805788">
        <w:rPr>
          <w:rFonts w:ascii="Times New Roman" w:hAnsi="Times New Roman" w:cs="Times New Roman"/>
          <w:i/>
          <w:iCs/>
          <w:noProof/>
          <w:sz w:val="24"/>
          <w:szCs w:val="24"/>
        </w:rPr>
        <w:t>Operations Research</w:t>
      </w:r>
      <w:r w:rsidRPr="0080578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05788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05788">
        <w:rPr>
          <w:rFonts w:ascii="Times New Roman" w:hAnsi="Times New Roman" w:cs="Times New Roman"/>
          <w:noProof/>
          <w:sz w:val="24"/>
          <w:szCs w:val="24"/>
        </w:rPr>
        <w:t>(2), 266–277. Retrieved from http://www.jstor.org/stable/167356</w:t>
      </w:r>
    </w:p>
    <w:p w14:paraId="7F9A84D9" w14:textId="71197341" w:rsidR="00C21703" w:rsidRDefault="005D52D7" w:rsidP="004F5975">
      <w:pPr>
        <w:spacing w:after="0" w:line="360" w:lineRule="auto"/>
        <w:jc w:val="both"/>
      </w:pPr>
      <w:r w:rsidRPr="005D52D7">
        <w:rPr>
          <w:rFonts w:ascii="Times New Roman" w:hAnsi="Times New Roman" w:cs="Times New Roman"/>
          <w:sz w:val="24"/>
          <w:szCs w:val="24"/>
        </w:rPr>
        <w:fldChar w:fldCharType="end"/>
      </w:r>
      <w:r w:rsidR="00C21703">
        <w:br w:type="page"/>
      </w:r>
    </w:p>
    <w:p w14:paraId="74A38C95" w14:textId="168D9C06" w:rsidR="0027045C" w:rsidRPr="0074794C" w:rsidRDefault="00C21703" w:rsidP="00C21703">
      <w:pPr>
        <w:pStyle w:val="Heading1"/>
        <w:rPr>
          <w:sz w:val="24"/>
          <w:szCs w:val="24"/>
        </w:rPr>
      </w:pPr>
      <w:bookmarkStart w:id="35" w:name="_Toc97379341"/>
      <w:r w:rsidRPr="0074794C">
        <w:rPr>
          <w:sz w:val="24"/>
          <w:szCs w:val="24"/>
        </w:rPr>
        <w:lastRenderedPageBreak/>
        <w:t>LAMPIRAN</w:t>
      </w:r>
      <w:bookmarkEnd w:id="35"/>
    </w:p>
    <w:p w14:paraId="51A75371" w14:textId="1B38F7E9" w:rsidR="004F5975" w:rsidRDefault="004F5975" w:rsidP="004F5975"/>
    <w:p w14:paraId="738B61A9" w14:textId="77777777" w:rsidR="004F5975" w:rsidRPr="004F5975" w:rsidRDefault="004F5975" w:rsidP="004F5975"/>
    <w:sectPr w:rsidR="004F5975" w:rsidRPr="004F5975" w:rsidSect="002D57BF">
      <w:footerReference w:type="default" r:id="rId13"/>
      <w:pgSz w:w="11906" w:h="16838" w:code="9"/>
      <w:pgMar w:top="1701" w:right="1418" w:bottom="1418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EB3FFE" w14:textId="77777777" w:rsidR="005242F7" w:rsidRDefault="005242F7" w:rsidP="00830833">
      <w:pPr>
        <w:spacing w:after="0" w:line="240" w:lineRule="auto"/>
      </w:pPr>
      <w:r>
        <w:separator/>
      </w:r>
    </w:p>
    <w:p w14:paraId="0E02E5FE" w14:textId="77777777" w:rsidR="005242F7" w:rsidRDefault="005242F7"/>
  </w:endnote>
  <w:endnote w:type="continuationSeparator" w:id="0">
    <w:p w14:paraId="046A5559" w14:textId="77777777" w:rsidR="005242F7" w:rsidRDefault="005242F7" w:rsidP="00830833">
      <w:pPr>
        <w:spacing w:after="0" w:line="240" w:lineRule="auto"/>
      </w:pPr>
      <w:r>
        <w:continuationSeparator/>
      </w:r>
    </w:p>
    <w:p w14:paraId="7E58E87B" w14:textId="77777777" w:rsidR="005242F7" w:rsidRDefault="005242F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64623624"/>
      <w:docPartObj>
        <w:docPartGallery w:val="Page Numbers (Bottom of Page)"/>
        <w:docPartUnique/>
      </w:docPartObj>
    </w:sdtPr>
    <w:sdtEndPr>
      <w:rPr>
        <w:noProof/>
        <w:sz w:val="24"/>
        <w:szCs w:val="24"/>
      </w:rPr>
    </w:sdtEndPr>
    <w:sdtContent>
      <w:p w14:paraId="5C4F2EA5" w14:textId="1DF04BDD" w:rsidR="0032063A" w:rsidRPr="006A23F4" w:rsidRDefault="0032063A">
        <w:pPr>
          <w:pStyle w:val="Footer"/>
          <w:jc w:val="right"/>
          <w:rPr>
            <w:sz w:val="24"/>
            <w:szCs w:val="24"/>
          </w:rPr>
        </w:pPr>
        <w:r w:rsidRPr="006A23F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A23F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A23F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E4EA1">
          <w:rPr>
            <w:rFonts w:ascii="Times New Roman" w:hAnsi="Times New Roman" w:cs="Times New Roman"/>
            <w:noProof/>
            <w:sz w:val="24"/>
            <w:szCs w:val="24"/>
          </w:rPr>
          <w:t>viii</w:t>
        </w:r>
        <w:r w:rsidRPr="006A23F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F47242E" w14:textId="77777777" w:rsidR="0032063A" w:rsidRDefault="0032063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172930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5567A91C" w14:textId="145AA925" w:rsidR="0032063A" w:rsidRPr="006A23F4" w:rsidRDefault="0032063A">
        <w:pPr>
          <w:pStyle w:val="Foot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6A23F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A23F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A23F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E4EA1">
          <w:rPr>
            <w:rFonts w:ascii="Times New Roman" w:hAnsi="Times New Roman" w:cs="Times New Roman"/>
            <w:noProof/>
            <w:sz w:val="24"/>
            <w:szCs w:val="24"/>
          </w:rPr>
          <w:t>8</w:t>
        </w:r>
        <w:r w:rsidRPr="006A23F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4CF792F" w14:textId="77777777" w:rsidR="0032063A" w:rsidRDefault="0032063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EAE71B" w14:textId="3E932CF2" w:rsidR="0032063A" w:rsidRDefault="0032063A">
    <w:pPr>
      <w:pStyle w:val="Footer"/>
      <w:jc w:val="right"/>
    </w:pPr>
  </w:p>
  <w:p w14:paraId="3DB0B84C" w14:textId="77777777" w:rsidR="0032063A" w:rsidRDefault="003206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4F05E9" w14:textId="77777777" w:rsidR="005242F7" w:rsidRDefault="005242F7" w:rsidP="00830833">
      <w:pPr>
        <w:spacing w:after="0" w:line="240" w:lineRule="auto"/>
      </w:pPr>
      <w:r>
        <w:separator/>
      </w:r>
    </w:p>
    <w:p w14:paraId="4BA297BB" w14:textId="77777777" w:rsidR="005242F7" w:rsidRDefault="005242F7"/>
  </w:footnote>
  <w:footnote w:type="continuationSeparator" w:id="0">
    <w:p w14:paraId="209CDFF5" w14:textId="77777777" w:rsidR="005242F7" w:rsidRDefault="005242F7" w:rsidP="00830833">
      <w:pPr>
        <w:spacing w:after="0" w:line="240" w:lineRule="auto"/>
      </w:pPr>
      <w:r>
        <w:continuationSeparator/>
      </w:r>
    </w:p>
    <w:p w14:paraId="3D486D1B" w14:textId="77777777" w:rsidR="005242F7" w:rsidRDefault="005242F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754B33"/>
    <w:multiLevelType w:val="hybridMultilevel"/>
    <w:tmpl w:val="CB0E6F98"/>
    <w:lvl w:ilvl="0" w:tplc="4420E0D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9E0ED2"/>
    <w:multiLevelType w:val="hybridMultilevel"/>
    <w:tmpl w:val="3C5E4AE6"/>
    <w:lvl w:ilvl="0" w:tplc="BD54EA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724E9D"/>
    <w:multiLevelType w:val="hybridMultilevel"/>
    <w:tmpl w:val="D29651F8"/>
    <w:lvl w:ilvl="0" w:tplc="78A8244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9344C5"/>
    <w:multiLevelType w:val="hybridMultilevel"/>
    <w:tmpl w:val="85A0C606"/>
    <w:lvl w:ilvl="0" w:tplc="0E8ED69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E83387F"/>
    <w:multiLevelType w:val="hybridMultilevel"/>
    <w:tmpl w:val="B1FCB348"/>
    <w:lvl w:ilvl="0" w:tplc="2994583A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C468F4"/>
    <w:multiLevelType w:val="hybridMultilevel"/>
    <w:tmpl w:val="6F406A2E"/>
    <w:lvl w:ilvl="0" w:tplc="88165A32">
      <w:start w:val="1"/>
      <w:numFmt w:val="decimal"/>
      <w:lvlText w:val="3.%1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ED94078"/>
    <w:multiLevelType w:val="singleLevel"/>
    <w:tmpl w:val="08FE4FF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48D84541"/>
    <w:multiLevelType w:val="hybridMultilevel"/>
    <w:tmpl w:val="8C1ECB12"/>
    <w:lvl w:ilvl="0" w:tplc="6C22CEA8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3F77B20"/>
    <w:multiLevelType w:val="multilevel"/>
    <w:tmpl w:val="737CDE86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7" w:hanging="360"/>
      </w:pPr>
      <w:rPr>
        <w:rFonts w:hint="default"/>
      </w:rPr>
    </w:lvl>
    <w:lvl w:ilvl="2">
      <w:start w:val="1"/>
      <w:numFmt w:val="decimal"/>
      <w:lvlText w:val="%3)"/>
      <w:lvlJc w:val="right"/>
      <w:pPr>
        <w:ind w:left="2367" w:hanging="180"/>
      </w:pPr>
      <w:rPr>
        <w:rFonts w:hint="default"/>
      </w:rPr>
    </w:lvl>
    <w:lvl w:ilvl="3">
      <w:start w:val="1"/>
      <w:numFmt w:val="lowerLetter"/>
      <w:lvlText w:val="%4)"/>
      <w:lvlJc w:val="right"/>
      <w:pPr>
        <w:ind w:left="308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0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52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24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96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687" w:hanging="180"/>
      </w:pPr>
      <w:rPr>
        <w:rFonts w:hint="default"/>
      </w:rPr>
    </w:lvl>
  </w:abstractNum>
  <w:abstractNum w:abstractNumId="9" w15:restartNumberingAfterBreak="0">
    <w:nsid w:val="55F86292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C7528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5C433459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C1C48DD"/>
    <w:multiLevelType w:val="multilevel"/>
    <w:tmpl w:val="68424DDE"/>
    <w:lvl w:ilvl="0">
      <w:start w:val="1"/>
      <w:numFmt w:val="decimal"/>
      <w:lvlText w:val="2.2.%1"/>
      <w:lvlJc w:val="left"/>
      <w:pPr>
        <w:ind w:left="2808" w:firstLine="17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3" w15:restartNumberingAfterBreak="0">
    <w:nsid w:val="77096DF7"/>
    <w:multiLevelType w:val="hybridMultilevel"/>
    <w:tmpl w:val="EF565B20"/>
    <w:lvl w:ilvl="0" w:tplc="2156282E">
      <w:start w:val="1"/>
      <w:numFmt w:val="decimal"/>
      <w:lvlText w:val="5.%1"/>
      <w:lvlJc w:val="left"/>
      <w:pPr>
        <w:ind w:left="461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850698D"/>
    <w:multiLevelType w:val="hybridMultilevel"/>
    <w:tmpl w:val="5DC011FE"/>
    <w:lvl w:ilvl="0" w:tplc="96BC20D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7"/>
  </w:num>
  <w:num w:numId="2">
    <w:abstractNumId w:val="0"/>
  </w:num>
  <w:num w:numId="3">
    <w:abstractNumId w:val="11"/>
  </w:num>
  <w:num w:numId="4">
    <w:abstractNumId w:val="2"/>
  </w:num>
  <w:num w:numId="5">
    <w:abstractNumId w:val="3"/>
  </w:num>
  <w:num w:numId="6">
    <w:abstractNumId w:val="4"/>
  </w:num>
  <w:num w:numId="7">
    <w:abstractNumId w:val="12"/>
  </w:num>
  <w:num w:numId="8">
    <w:abstractNumId w:val="5"/>
  </w:num>
  <w:num w:numId="9">
    <w:abstractNumId w:val="1"/>
  </w:num>
  <w:num w:numId="10">
    <w:abstractNumId w:val="13"/>
  </w:num>
  <w:num w:numId="11">
    <w:abstractNumId w:val="6"/>
  </w:num>
  <w:num w:numId="12">
    <w:abstractNumId w:val="9"/>
  </w:num>
  <w:num w:numId="13">
    <w:abstractNumId w:val="10"/>
  </w:num>
  <w:num w:numId="14">
    <w:abstractNumId w:val="8"/>
  </w:num>
  <w:num w:numId="15">
    <w:abstractNumId w:val="14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30833"/>
    <w:rsid w:val="00001CC2"/>
    <w:rsid w:val="00005F9F"/>
    <w:rsid w:val="000315AF"/>
    <w:rsid w:val="00040441"/>
    <w:rsid w:val="00040CB7"/>
    <w:rsid w:val="00044032"/>
    <w:rsid w:val="00044D6E"/>
    <w:rsid w:val="000463C4"/>
    <w:rsid w:val="00047BD1"/>
    <w:rsid w:val="000537F6"/>
    <w:rsid w:val="00056759"/>
    <w:rsid w:val="00057F02"/>
    <w:rsid w:val="0006799A"/>
    <w:rsid w:val="00070058"/>
    <w:rsid w:val="0008096B"/>
    <w:rsid w:val="00082406"/>
    <w:rsid w:val="00082900"/>
    <w:rsid w:val="000A1D51"/>
    <w:rsid w:val="000A523D"/>
    <w:rsid w:val="000D3DD7"/>
    <w:rsid w:val="000D44FC"/>
    <w:rsid w:val="000D4CA5"/>
    <w:rsid w:val="000E52A0"/>
    <w:rsid w:val="000F1787"/>
    <w:rsid w:val="000F3E1C"/>
    <w:rsid w:val="001063EF"/>
    <w:rsid w:val="00107531"/>
    <w:rsid w:val="001114B0"/>
    <w:rsid w:val="001138A8"/>
    <w:rsid w:val="00115E2C"/>
    <w:rsid w:val="001175BB"/>
    <w:rsid w:val="00122B6D"/>
    <w:rsid w:val="001351E7"/>
    <w:rsid w:val="0013617C"/>
    <w:rsid w:val="00136CB3"/>
    <w:rsid w:val="00136ED8"/>
    <w:rsid w:val="00143F95"/>
    <w:rsid w:val="001530B6"/>
    <w:rsid w:val="00162DF5"/>
    <w:rsid w:val="00167264"/>
    <w:rsid w:val="0018547D"/>
    <w:rsid w:val="001970E3"/>
    <w:rsid w:val="00197408"/>
    <w:rsid w:val="001A2377"/>
    <w:rsid w:val="001A48A5"/>
    <w:rsid w:val="001A577A"/>
    <w:rsid w:val="001D160F"/>
    <w:rsid w:val="001E1170"/>
    <w:rsid w:val="001E2F49"/>
    <w:rsid w:val="001F0CA4"/>
    <w:rsid w:val="001F2EC1"/>
    <w:rsid w:val="001F6416"/>
    <w:rsid w:val="002022B0"/>
    <w:rsid w:val="0020348E"/>
    <w:rsid w:val="0020425C"/>
    <w:rsid w:val="002129D4"/>
    <w:rsid w:val="0022309B"/>
    <w:rsid w:val="00231512"/>
    <w:rsid w:val="002343F3"/>
    <w:rsid w:val="00235A62"/>
    <w:rsid w:val="002508C2"/>
    <w:rsid w:val="00252FC8"/>
    <w:rsid w:val="00255454"/>
    <w:rsid w:val="002604FA"/>
    <w:rsid w:val="00261291"/>
    <w:rsid w:val="002634D6"/>
    <w:rsid w:val="002655D3"/>
    <w:rsid w:val="0027045C"/>
    <w:rsid w:val="00274833"/>
    <w:rsid w:val="0028195F"/>
    <w:rsid w:val="00286FA1"/>
    <w:rsid w:val="00287342"/>
    <w:rsid w:val="0029071F"/>
    <w:rsid w:val="002A4E74"/>
    <w:rsid w:val="002A7715"/>
    <w:rsid w:val="002B174A"/>
    <w:rsid w:val="002B679E"/>
    <w:rsid w:val="002C14F5"/>
    <w:rsid w:val="002C7742"/>
    <w:rsid w:val="002D10D6"/>
    <w:rsid w:val="002D14B4"/>
    <w:rsid w:val="002D57BF"/>
    <w:rsid w:val="002E7852"/>
    <w:rsid w:val="002F4793"/>
    <w:rsid w:val="00307684"/>
    <w:rsid w:val="003120AD"/>
    <w:rsid w:val="00312D7A"/>
    <w:rsid w:val="00314B9C"/>
    <w:rsid w:val="00314F18"/>
    <w:rsid w:val="00315CA8"/>
    <w:rsid w:val="0032011A"/>
    <w:rsid w:val="0032063A"/>
    <w:rsid w:val="003236E3"/>
    <w:rsid w:val="00323EE8"/>
    <w:rsid w:val="0032785A"/>
    <w:rsid w:val="00331DAD"/>
    <w:rsid w:val="003549EB"/>
    <w:rsid w:val="0035588F"/>
    <w:rsid w:val="00372144"/>
    <w:rsid w:val="00372AC6"/>
    <w:rsid w:val="00376AE7"/>
    <w:rsid w:val="0038163D"/>
    <w:rsid w:val="00391B97"/>
    <w:rsid w:val="00394A50"/>
    <w:rsid w:val="00395265"/>
    <w:rsid w:val="003972D3"/>
    <w:rsid w:val="00397706"/>
    <w:rsid w:val="003A6726"/>
    <w:rsid w:val="003B1185"/>
    <w:rsid w:val="003C618D"/>
    <w:rsid w:val="003D2A7D"/>
    <w:rsid w:val="003D577D"/>
    <w:rsid w:val="003E1C12"/>
    <w:rsid w:val="003E4C8D"/>
    <w:rsid w:val="003E4D22"/>
    <w:rsid w:val="003E72B0"/>
    <w:rsid w:val="003F3528"/>
    <w:rsid w:val="003F60C8"/>
    <w:rsid w:val="00400286"/>
    <w:rsid w:val="0040325E"/>
    <w:rsid w:val="00407AA5"/>
    <w:rsid w:val="00410338"/>
    <w:rsid w:val="0041276A"/>
    <w:rsid w:val="00414182"/>
    <w:rsid w:val="00414981"/>
    <w:rsid w:val="0041566C"/>
    <w:rsid w:val="00416B81"/>
    <w:rsid w:val="00417B75"/>
    <w:rsid w:val="00422794"/>
    <w:rsid w:val="004332EE"/>
    <w:rsid w:val="004362DD"/>
    <w:rsid w:val="00437653"/>
    <w:rsid w:val="00437983"/>
    <w:rsid w:val="00443419"/>
    <w:rsid w:val="00446EBD"/>
    <w:rsid w:val="00451720"/>
    <w:rsid w:val="004552CC"/>
    <w:rsid w:val="00455E7B"/>
    <w:rsid w:val="00463B03"/>
    <w:rsid w:val="00475D79"/>
    <w:rsid w:val="00486EC6"/>
    <w:rsid w:val="004906E6"/>
    <w:rsid w:val="0049291C"/>
    <w:rsid w:val="00497445"/>
    <w:rsid w:val="0049765D"/>
    <w:rsid w:val="004A2206"/>
    <w:rsid w:val="004A322A"/>
    <w:rsid w:val="004A6BDB"/>
    <w:rsid w:val="004B1838"/>
    <w:rsid w:val="004B3AE7"/>
    <w:rsid w:val="004B4B0B"/>
    <w:rsid w:val="004C29F8"/>
    <w:rsid w:val="004C4716"/>
    <w:rsid w:val="004C49DB"/>
    <w:rsid w:val="004C552D"/>
    <w:rsid w:val="004C593A"/>
    <w:rsid w:val="004D1528"/>
    <w:rsid w:val="004D451D"/>
    <w:rsid w:val="004E418F"/>
    <w:rsid w:val="004E4904"/>
    <w:rsid w:val="004E73E6"/>
    <w:rsid w:val="004F2375"/>
    <w:rsid w:val="004F5975"/>
    <w:rsid w:val="00501DDE"/>
    <w:rsid w:val="00511BD9"/>
    <w:rsid w:val="00515235"/>
    <w:rsid w:val="00521E76"/>
    <w:rsid w:val="005238CA"/>
    <w:rsid w:val="005242F7"/>
    <w:rsid w:val="00533657"/>
    <w:rsid w:val="005414E1"/>
    <w:rsid w:val="0054358A"/>
    <w:rsid w:val="00547553"/>
    <w:rsid w:val="005518D5"/>
    <w:rsid w:val="00555BBB"/>
    <w:rsid w:val="0055768A"/>
    <w:rsid w:val="00561B46"/>
    <w:rsid w:val="00563505"/>
    <w:rsid w:val="00571217"/>
    <w:rsid w:val="0058021E"/>
    <w:rsid w:val="005844B0"/>
    <w:rsid w:val="00584549"/>
    <w:rsid w:val="00585EFB"/>
    <w:rsid w:val="00590F71"/>
    <w:rsid w:val="00592B67"/>
    <w:rsid w:val="005A033A"/>
    <w:rsid w:val="005A17D5"/>
    <w:rsid w:val="005A454B"/>
    <w:rsid w:val="005B14C1"/>
    <w:rsid w:val="005B16C5"/>
    <w:rsid w:val="005B3F3F"/>
    <w:rsid w:val="005B4019"/>
    <w:rsid w:val="005B7D89"/>
    <w:rsid w:val="005C6B70"/>
    <w:rsid w:val="005D1A02"/>
    <w:rsid w:val="005D52B4"/>
    <w:rsid w:val="005D52D7"/>
    <w:rsid w:val="005E346A"/>
    <w:rsid w:val="005E4429"/>
    <w:rsid w:val="005E5A06"/>
    <w:rsid w:val="005F1037"/>
    <w:rsid w:val="005F41FC"/>
    <w:rsid w:val="00614EC8"/>
    <w:rsid w:val="006178F1"/>
    <w:rsid w:val="00617D5F"/>
    <w:rsid w:val="00621053"/>
    <w:rsid w:val="00621F79"/>
    <w:rsid w:val="00624D3E"/>
    <w:rsid w:val="00625B1A"/>
    <w:rsid w:val="00625C7F"/>
    <w:rsid w:val="006266FD"/>
    <w:rsid w:val="00627E63"/>
    <w:rsid w:val="006327CD"/>
    <w:rsid w:val="00636620"/>
    <w:rsid w:val="00644FA7"/>
    <w:rsid w:val="006467C9"/>
    <w:rsid w:val="0065223F"/>
    <w:rsid w:val="006820E0"/>
    <w:rsid w:val="006901D6"/>
    <w:rsid w:val="0069156D"/>
    <w:rsid w:val="00692353"/>
    <w:rsid w:val="00694BA3"/>
    <w:rsid w:val="00697698"/>
    <w:rsid w:val="006A23F4"/>
    <w:rsid w:val="006B551B"/>
    <w:rsid w:val="006B6A50"/>
    <w:rsid w:val="006C1BC9"/>
    <w:rsid w:val="006C22EB"/>
    <w:rsid w:val="006C68DB"/>
    <w:rsid w:val="006D0B5A"/>
    <w:rsid w:val="006D4E2F"/>
    <w:rsid w:val="006D505A"/>
    <w:rsid w:val="006D68DF"/>
    <w:rsid w:val="006E1E99"/>
    <w:rsid w:val="006F1E73"/>
    <w:rsid w:val="006F5B22"/>
    <w:rsid w:val="006F744D"/>
    <w:rsid w:val="00704148"/>
    <w:rsid w:val="00706A59"/>
    <w:rsid w:val="007116E0"/>
    <w:rsid w:val="00713473"/>
    <w:rsid w:val="00714FFD"/>
    <w:rsid w:val="00717C44"/>
    <w:rsid w:val="00720240"/>
    <w:rsid w:val="0072452A"/>
    <w:rsid w:val="0072524A"/>
    <w:rsid w:val="00726E22"/>
    <w:rsid w:val="00736D8D"/>
    <w:rsid w:val="00741AF4"/>
    <w:rsid w:val="00743F41"/>
    <w:rsid w:val="0074794C"/>
    <w:rsid w:val="007479D5"/>
    <w:rsid w:val="0075129D"/>
    <w:rsid w:val="00756E10"/>
    <w:rsid w:val="007608A6"/>
    <w:rsid w:val="00763088"/>
    <w:rsid w:val="0076427B"/>
    <w:rsid w:val="00776C0E"/>
    <w:rsid w:val="007773ED"/>
    <w:rsid w:val="00785F1D"/>
    <w:rsid w:val="00787B01"/>
    <w:rsid w:val="00790E9B"/>
    <w:rsid w:val="0079234F"/>
    <w:rsid w:val="0079667A"/>
    <w:rsid w:val="007A0C93"/>
    <w:rsid w:val="007A3164"/>
    <w:rsid w:val="007B0402"/>
    <w:rsid w:val="007B0860"/>
    <w:rsid w:val="007B47D0"/>
    <w:rsid w:val="007B7276"/>
    <w:rsid w:val="007C32AB"/>
    <w:rsid w:val="007C4B15"/>
    <w:rsid w:val="007D6BE9"/>
    <w:rsid w:val="007D7F69"/>
    <w:rsid w:val="007F1280"/>
    <w:rsid w:val="00805788"/>
    <w:rsid w:val="00810540"/>
    <w:rsid w:val="00810B12"/>
    <w:rsid w:val="00810CBE"/>
    <w:rsid w:val="00821C6D"/>
    <w:rsid w:val="00822947"/>
    <w:rsid w:val="00827140"/>
    <w:rsid w:val="00830833"/>
    <w:rsid w:val="008312CB"/>
    <w:rsid w:val="0084526D"/>
    <w:rsid w:val="008538F5"/>
    <w:rsid w:val="00856BB1"/>
    <w:rsid w:val="00856D6B"/>
    <w:rsid w:val="00871EF6"/>
    <w:rsid w:val="00873A28"/>
    <w:rsid w:val="008763C8"/>
    <w:rsid w:val="00876DED"/>
    <w:rsid w:val="00880E2E"/>
    <w:rsid w:val="00883CB3"/>
    <w:rsid w:val="00892134"/>
    <w:rsid w:val="008934D5"/>
    <w:rsid w:val="008970C8"/>
    <w:rsid w:val="00897A4F"/>
    <w:rsid w:val="008A0D16"/>
    <w:rsid w:val="008A1587"/>
    <w:rsid w:val="008A5F6A"/>
    <w:rsid w:val="008B16A2"/>
    <w:rsid w:val="008B687C"/>
    <w:rsid w:val="008B77F5"/>
    <w:rsid w:val="008D3718"/>
    <w:rsid w:val="008E0830"/>
    <w:rsid w:val="008E14FE"/>
    <w:rsid w:val="008E4EA1"/>
    <w:rsid w:val="008E6D0A"/>
    <w:rsid w:val="008F47A3"/>
    <w:rsid w:val="008F7BA1"/>
    <w:rsid w:val="00903264"/>
    <w:rsid w:val="00907CE6"/>
    <w:rsid w:val="0091265E"/>
    <w:rsid w:val="00916551"/>
    <w:rsid w:val="0091720B"/>
    <w:rsid w:val="00921AF6"/>
    <w:rsid w:val="00937FE5"/>
    <w:rsid w:val="009404F8"/>
    <w:rsid w:val="00941989"/>
    <w:rsid w:val="009573BD"/>
    <w:rsid w:val="00967843"/>
    <w:rsid w:val="00972D2A"/>
    <w:rsid w:val="00972E26"/>
    <w:rsid w:val="009745E9"/>
    <w:rsid w:val="00977181"/>
    <w:rsid w:val="009774C2"/>
    <w:rsid w:val="00994591"/>
    <w:rsid w:val="0099632E"/>
    <w:rsid w:val="009A3AE9"/>
    <w:rsid w:val="009A55D5"/>
    <w:rsid w:val="009B32C0"/>
    <w:rsid w:val="009C12EC"/>
    <w:rsid w:val="009E04BC"/>
    <w:rsid w:val="009E21B5"/>
    <w:rsid w:val="00A0500E"/>
    <w:rsid w:val="00A05567"/>
    <w:rsid w:val="00A06023"/>
    <w:rsid w:val="00A06284"/>
    <w:rsid w:val="00A20FF1"/>
    <w:rsid w:val="00A219D1"/>
    <w:rsid w:val="00A21AD9"/>
    <w:rsid w:val="00A220E2"/>
    <w:rsid w:val="00A23D6F"/>
    <w:rsid w:val="00A24FFC"/>
    <w:rsid w:val="00A32A49"/>
    <w:rsid w:val="00A35CAF"/>
    <w:rsid w:val="00A37602"/>
    <w:rsid w:val="00A37D9A"/>
    <w:rsid w:val="00A41497"/>
    <w:rsid w:val="00A44BAB"/>
    <w:rsid w:val="00A50F4F"/>
    <w:rsid w:val="00A54002"/>
    <w:rsid w:val="00A56FEE"/>
    <w:rsid w:val="00A6244E"/>
    <w:rsid w:val="00A625F0"/>
    <w:rsid w:val="00A6397C"/>
    <w:rsid w:val="00A6454B"/>
    <w:rsid w:val="00A6599F"/>
    <w:rsid w:val="00A6710B"/>
    <w:rsid w:val="00A709FB"/>
    <w:rsid w:val="00A76C40"/>
    <w:rsid w:val="00A85DCA"/>
    <w:rsid w:val="00AA4462"/>
    <w:rsid w:val="00AA71C2"/>
    <w:rsid w:val="00AB0A93"/>
    <w:rsid w:val="00AB15FE"/>
    <w:rsid w:val="00AC6001"/>
    <w:rsid w:val="00AC7716"/>
    <w:rsid w:val="00AD7358"/>
    <w:rsid w:val="00AE59B9"/>
    <w:rsid w:val="00AE72F9"/>
    <w:rsid w:val="00AF042D"/>
    <w:rsid w:val="00AF0916"/>
    <w:rsid w:val="00AF40C6"/>
    <w:rsid w:val="00B153CF"/>
    <w:rsid w:val="00B1554B"/>
    <w:rsid w:val="00B17EBD"/>
    <w:rsid w:val="00B33886"/>
    <w:rsid w:val="00B35DE6"/>
    <w:rsid w:val="00B4267A"/>
    <w:rsid w:val="00B44ACF"/>
    <w:rsid w:val="00B44C26"/>
    <w:rsid w:val="00B502E4"/>
    <w:rsid w:val="00B644AC"/>
    <w:rsid w:val="00B67617"/>
    <w:rsid w:val="00B72F0C"/>
    <w:rsid w:val="00B963F2"/>
    <w:rsid w:val="00B97247"/>
    <w:rsid w:val="00BA4598"/>
    <w:rsid w:val="00BA4894"/>
    <w:rsid w:val="00BA771A"/>
    <w:rsid w:val="00BB0409"/>
    <w:rsid w:val="00BB3334"/>
    <w:rsid w:val="00BB33C3"/>
    <w:rsid w:val="00BC0026"/>
    <w:rsid w:val="00BC4F7B"/>
    <w:rsid w:val="00BC5602"/>
    <w:rsid w:val="00BD0285"/>
    <w:rsid w:val="00BD299C"/>
    <w:rsid w:val="00BD2E62"/>
    <w:rsid w:val="00BD4D9A"/>
    <w:rsid w:val="00BD54E8"/>
    <w:rsid w:val="00BE053E"/>
    <w:rsid w:val="00BE67C8"/>
    <w:rsid w:val="00BF47D4"/>
    <w:rsid w:val="00BF48E4"/>
    <w:rsid w:val="00C00F60"/>
    <w:rsid w:val="00C07FD1"/>
    <w:rsid w:val="00C106A2"/>
    <w:rsid w:val="00C2043D"/>
    <w:rsid w:val="00C20D4B"/>
    <w:rsid w:val="00C21703"/>
    <w:rsid w:val="00C259E9"/>
    <w:rsid w:val="00C41237"/>
    <w:rsid w:val="00C41ABC"/>
    <w:rsid w:val="00C44A60"/>
    <w:rsid w:val="00C47F26"/>
    <w:rsid w:val="00C50E59"/>
    <w:rsid w:val="00C51650"/>
    <w:rsid w:val="00C5167D"/>
    <w:rsid w:val="00C60810"/>
    <w:rsid w:val="00C81F69"/>
    <w:rsid w:val="00C91275"/>
    <w:rsid w:val="00C978A2"/>
    <w:rsid w:val="00C97BC6"/>
    <w:rsid w:val="00CA4EE3"/>
    <w:rsid w:val="00CA4EE5"/>
    <w:rsid w:val="00CA50F2"/>
    <w:rsid w:val="00CB589E"/>
    <w:rsid w:val="00CB6CC0"/>
    <w:rsid w:val="00CC0712"/>
    <w:rsid w:val="00CC3823"/>
    <w:rsid w:val="00CC6B08"/>
    <w:rsid w:val="00CD01CF"/>
    <w:rsid w:val="00CD7241"/>
    <w:rsid w:val="00CE41F2"/>
    <w:rsid w:val="00CE4389"/>
    <w:rsid w:val="00CE6A3B"/>
    <w:rsid w:val="00CE7AAC"/>
    <w:rsid w:val="00CF068C"/>
    <w:rsid w:val="00CF0B54"/>
    <w:rsid w:val="00CF2CBA"/>
    <w:rsid w:val="00CF58BB"/>
    <w:rsid w:val="00CF6CB1"/>
    <w:rsid w:val="00CF7ECE"/>
    <w:rsid w:val="00D01096"/>
    <w:rsid w:val="00D01734"/>
    <w:rsid w:val="00D027A7"/>
    <w:rsid w:val="00D04D48"/>
    <w:rsid w:val="00D12FC0"/>
    <w:rsid w:val="00D13047"/>
    <w:rsid w:val="00D132E0"/>
    <w:rsid w:val="00D215F3"/>
    <w:rsid w:val="00D25250"/>
    <w:rsid w:val="00D252C0"/>
    <w:rsid w:val="00D279DF"/>
    <w:rsid w:val="00D34148"/>
    <w:rsid w:val="00D40FFA"/>
    <w:rsid w:val="00D422AB"/>
    <w:rsid w:val="00D54461"/>
    <w:rsid w:val="00D55C35"/>
    <w:rsid w:val="00D5687C"/>
    <w:rsid w:val="00D63B70"/>
    <w:rsid w:val="00D76B46"/>
    <w:rsid w:val="00D808EA"/>
    <w:rsid w:val="00D82041"/>
    <w:rsid w:val="00D85D50"/>
    <w:rsid w:val="00D95AF5"/>
    <w:rsid w:val="00D9767D"/>
    <w:rsid w:val="00DA096E"/>
    <w:rsid w:val="00DA3677"/>
    <w:rsid w:val="00DA5B9E"/>
    <w:rsid w:val="00DA642C"/>
    <w:rsid w:val="00DC044F"/>
    <w:rsid w:val="00DD307D"/>
    <w:rsid w:val="00DE3FE9"/>
    <w:rsid w:val="00DE581E"/>
    <w:rsid w:val="00DF02D3"/>
    <w:rsid w:val="00DF570E"/>
    <w:rsid w:val="00DF6866"/>
    <w:rsid w:val="00E15B34"/>
    <w:rsid w:val="00E35654"/>
    <w:rsid w:val="00E40CCB"/>
    <w:rsid w:val="00E44472"/>
    <w:rsid w:val="00E62597"/>
    <w:rsid w:val="00E6338B"/>
    <w:rsid w:val="00E71674"/>
    <w:rsid w:val="00E8275A"/>
    <w:rsid w:val="00E82E6E"/>
    <w:rsid w:val="00E87934"/>
    <w:rsid w:val="00E91267"/>
    <w:rsid w:val="00E913A9"/>
    <w:rsid w:val="00E936BE"/>
    <w:rsid w:val="00EA046F"/>
    <w:rsid w:val="00EA1C52"/>
    <w:rsid w:val="00EA4584"/>
    <w:rsid w:val="00EA53FF"/>
    <w:rsid w:val="00EA7142"/>
    <w:rsid w:val="00EA79CC"/>
    <w:rsid w:val="00EB153E"/>
    <w:rsid w:val="00EB1C6B"/>
    <w:rsid w:val="00EB2A29"/>
    <w:rsid w:val="00EB2FB5"/>
    <w:rsid w:val="00EB40B2"/>
    <w:rsid w:val="00EB7C66"/>
    <w:rsid w:val="00EC0BC8"/>
    <w:rsid w:val="00EC0D68"/>
    <w:rsid w:val="00EC127C"/>
    <w:rsid w:val="00EC1F4D"/>
    <w:rsid w:val="00ED26DE"/>
    <w:rsid w:val="00ED67AC"/>
    <w:rsid w:val="00ED7649"/>
    <w:rsid w:val="00EE051C"/>
    <w:rsid w:val="00EE1E7E"/>
    <w:rsid w:val="00EE2854"/>
    <w:rsid w:val="00EE6BC2"/>
    <w:rsid w:val="00EF13CB"/>
    <w:rsid w:val="00EF4C7F"/>
    <w:rsid w:val="00EF7361"/>
    <w:rsid w:val="00EF747A"/>
    <w:rsid w:val="00F02328"/>
    <w:rsid w:val="00F06A97"/>
    <w:rsid w:val="00F1075A"/>
    <w:rsid w:val="00F219E4"/>
    <w:rsid w:val="00F27983"/>
    <w:rsid w:val="00F27E0A"/>
    <w:rsid w:val="00F30F9E"/>
    <w:rsid w:val="00F318E9"/>
    <w:rsid w:val="00F339D0"/>
    <w:rsid w:val="00F33C7F"/>
    <w:rsid w:val="00F36D82"/>
    <w:rsid w:val="00F425AB"/>
    <w:rsid w:val="00F44369"/>
    <w:rsid w:val="00F44BCD"/>
    <w:rsid w:val="00F46A33"/>
    <w:rsid w:val="00F529E9"/>
    <w:rsid w:val="00F56540"/>
    <w:rsid w:val="00F6211E"/>
    <w:rsid w:val="00F62973"/>
    <w:rsid w:val="00F62A6D"/>
    <w:rsid w:val="00F64158"/>
    <w:rsid w:val="00F653E3"/>
    <w:rsid w:val="00F656B5"/>
    <w:rsid w:val="00F70062"/>
    <w:rsid w:val="00F73AAC"/>
    <w:rsid w:val="00F75DB9"/>
    <w:rsid w:val="00F76124"/>
    <w:rsid w:val="00F8150F"/>
    <w:rsid w:val="00F83CB8"/>
    <w:rsid w:val="00F94B9E"/>
    <w:rsid w:val="00FA1DAD"/>
    <w:rsid w:val="00FA51F8"/>
    <w:rsid w:val="00FA5AC5"/>
    <w:rsid w:val="00FA7DF6"/>
    <w:rsid w:val="00FB2415"/>
    <w:rsid w:val="00FB388B"/>
    <w:rsid w:val="00FB5BDB"/>
    <w:rsid w:val="00FB6F0A"/>
    <w:rsid w:val="00FC22FE"/>
    <w:rsid w:val="00FC26A7"/>
    <w:rsid w:val="00FC465C"/>
    <w:rsid w:val="00FC59C4"/>
    <w:rsid w:val="00FD426F"/>
    <w:rsid w:val="00FE0ECC"/>
    <w:rsid w:val="00FE61D4"/>
    <w:rsid w:val="00FE7A6B"/>
    <w:rsid w:val="00FE7D78"/>
    <w:rsid w:val="00FF5D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C3A2CB7"/>
  <w15:chartTrackingRefBased/>
  <w15:docId w15:val="{41B9B8CA-F9A3-49B9-AB53-2E27C53071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0833"/>
  </w:style>
  <w:style w:type="paragraph" w:styleId="Heading1">
    <w:name w:val="heading 1"/>
    <w:basedOn w:val="Normal"/>
    <w:next w:val="Normal"/>
    <w:link w:val="Heading1Char"/>
    <w:uiPriority w:val="9"/>
    <w:qFormat/>
    <w:rsid w:val="00A6397C"/>
    <w:pPr>
      <w:jc w:val="center"/>
      <w:outlineLvl w:val="0"/>
    </w:pPr>
    <w:rPr>
      <w:rFonts w:ascii="Times New Roman" w:hAnsi="Times New Roman" w:cs="Times New Roman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7DF6"/>
    <w:pPr>
      <w:outlineLvl w:val="1"/>
    </w:pPr>
    <w:rPr>
      <w:rFonts w:ascii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78F1"/>
    <w:pPr>
      <w:outlineLvl w:val="2"/>
    </w:pPr>
    <w:rPr>
      <w:rFonts w:ascii="Times New Roman" w:hAnsi="Times New Roman" w:cs="Times New Roman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A714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397C"/>
    <w:rPr>
      <w:rFonts w:ascii="Times New Roman" w:hAnsi="Times New Roman" w:cs="Times New Roman"/>
      <w:b/>
      <w:bCs/>
      <w:sz w:val="28"/>
      <w:szCs w:val="28"/>
    </w:rPr>
  </w:style>
  <w:style w:type="paragraph" w:styleId="Header">
    <w:name w:val="header"/>
    <w:basedOn w:val="Normal"/>
    <w:link w:val="HeaderChar"/>
    <w:uiPriority w:val="99"/>
    <w:unhideWhenUsed/>
    <w:rsid w:val="008308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0833"/>
  </w:style>
  <w:style w:type="paragraph" w:styleId="Footer">
    <w:name w:val="footer"/>
    <w:basedOn w:val="Normal"/>
    <w:link w:val="FooterChar"/>
    <w:uiPriority w:val="99"/>
    <w:unhideWhenUsed/>
    <w:rsid w:val="008308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0833"/>
  </w:style>
  <w:style w:type="character" w:customStyle="1" w:styleId="Heading2Char">
    <w:name w:val="Heading 2 Char"/>
    <w:basedOn w:val="DefaultParagraphFont"/>
    <w:link w:val="Heading2"/>
    <w:uiPriority w:val="9"/>
    <w:rsid w:val="00FA7DF6"/>
    <w:rPr>
      <w:rFonts w:ascii="Times New Roman" w:hAnsi="Times New Roman" w:cs="Times New Roman"/>
      <w:b/>
      <w:bCs/>
      <w:sz w:val="24"/>
      <w:szCs w:val="24"/>
    </w:rPr>
  </w:style>
  <w:style w:type="paragraph" w:styleId="ListParagraph">
    <w:name w:val="List Paragraph"/>
    <w:aliases w:val="gambar bab 3"/>
    <w:basedOn w:val="Normal"/>
    <w:link w:val="ListParagraphChar"/>
    <w:uiPriority w:val="34"/>
    <w:qFormat/>
    <w:rsid w:val="000F3E1C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F3E1C"/>
    <w:pPr>
      <w:keepNext/>
      <w:keepLines/>
      <w:spacing w:before="240" w:after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0F3E1C"/>
    <w:pPr>
      <w:tabs>
        <w:tab w:val="left" w:pos="880"/>
        <w:tab w:val="right" w:leader="dot" w:pos="8827"/>
      </w:tabs>
      <w:spacing w:after="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0F3E1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0F3E1C"/>
    <w:rPr>
      <w:color w:val="0563C1" w:themeColor="hyperlink"/>
      <w:u w:val="single"/>
    </w:rPr>
  </w:style>
  <w:style w:type="character" w:customStyle="1" w:styleId="ListParagraphChar">
    <w:name w:val="List Paragraph Char"/>
    <w:aliases w:val="gambar bab 3 Char"/>
    <w:link w:val="ListParagraph"/>
    <w:uiPriority w:val="34"/>
    <w:locked/>
    <w:rsid w:val="006178F1"/>
  </w:style>
  <w:style w:type="character" w:customStyle="1" w:styleId="Heading3Char">
    <w:name w:val="Heading 3 Char"/>
    <w:basedOn w:val="DefaultParagraphFont"/>
    <w:link w:val="Heading3"/>
    <w:uiPriority w:val="9"/>
    <w:rsid w:val="006178F1"/>
    <w:rPr>
      <w:rFonts w:ascii="Times New Roman" w:hAnsi="Times New Roman" w:cs="Times New Roman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77181"/>
    <w:pPr>
      <w:spacing w:after="100"/>
      <w:ind w:left="440"/>
    </w:pPr>
  </w:style>
  <w:style w:type="paragraph" w:styleId="Caption">
    <w:name w:val="caption"/>
    <w:basedOn w:val="Normal"/>
    <w:next w:val="Normal"/>
    <w:unhideWhenUsed/>
    <w:qFormat/>
    <w:rsid w:val="00BB0409"/>
    <w:pPr>
      <w:spacing w:after="200" w:line="240" w:lineRule="auto"/>
    </w:pPr>
    <w:rPr>
      <w:rFonts w:ascii="Times New Roman" w:hAnsi="Times New Roman"/>
      <w:iCs/>
      <w:szCs w:val="18"/>
    </w:rPr>
  </w:style>
  <w:style w:type="table" w:styleId="TableGrid">
    <w:name w:val="Table Grid"/>
    <w:basedOn w:val="TableNormal"/>
    <w:rsid w:val="00E40CC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E40CC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CC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CCB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E40CC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E40CCB"/>
    <w:pPr>
      <w:spacing w:after="0" w:line="240" w:lineRule="auto"/>
    </w:pPr>
  </w:style>
  <w:style w:type="paragraph" w:styleId="TableofFigures">
    <w:name w:val="table of figures"/>
    <w:basedOn w:val="Normal"/>
    <w:next w:val="Normal"/>
    <w:uiPriority w:val="99"/>
    <w:rsid w:val="00E40CCB"/>
    <w:pPr>
      <w:widowControl w:val="0"/>
      <w:spacing w:after="0" w:line="360" w:lineRule="auto"/>
      <w:jc w:val="both"/>
    </w:pPr>
    <w:rPr>
      <w:rFonts w:ascii="Times New Roman" w:eastAsia="SimSun" w:hAnsi="Times New Roman" w:cs="Times New Roman"/>
      <w:kern w:val="2"/>
      <w:sz w:val="24"/>
      <w:szCs w:val="24"/>
      <w:lang w:eastAsia="zh-CN"/>
    </w:rPr>
  </w:style>
  <w:style w:type="paragraph" w:styleId="NormalWeb">
    <w:name w:val="Normal (Web)"/>
    <w:basedOn w:val="Normal"/>
    <w:uiPriority w:val="99"/>
    <w:unhideWhenUsed/>
    <w:rsid w:val="00E40C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styleId="Emphasis">
    <w:name w:val="Emphasis"/>
    <w:basedOn w:val="DefaultParagraphFont"/>
    <w:uiPriority w:val="20"/>
    <w:qFormat/>
    <w:rsid w:val="00E40CCB"/>
    <w:rPr>
      <w:i/>
      <w:iCs/>
    </w:rPr>
  </w:style>
  <w:style w:type="table" w:styleId="TableGridLight">
    <w:name w:val="Grid Table Light"/>
    <w:basedOn w:val="TableNormal"/>
    <w:uiPriority w:val="40"/>
    <w:rsid w:val="00E40CC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TOC4">
    <w:name w:val="toc 4"/>
    <w:basedOn w:val="Normal"/>
    <w:next w:val="Normal"/>
    <w:autoRedefine/>
    <w:uiPriority w:val="39"/>
    <w:semiHidden/>
    <w:unhideWhenUsed/>
    <w:rsid w:val="00E40CCB"/>
    <w:pPr>
      <w:spacing w:after="100"/>
      <w:ind w:left="660"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EA714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fontstyle01">
    <w:name w:val="fontstyle01"/>
    <w:basedOn w:val="DefaultParagraphFont"/>
    <w:rsid w:val="00C41237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paragraph" w:styleId="BodyText2">
    <w:name w:val="Body Text 2"/>
    <w:basedOn w:val="Normal"/>
    <w:link w:val="BodyText2Char"/>
    <w:uiPriority w:val="99"/>
    <w:rsid w:val="009745E9"/>
    <w:pPr>
      <w:spacing w:after="0" w:line="48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2Char">
    <w:name w:val="Body Text 2 Char"/>
    <w:basedOn w:val="DefaultParagraphFont"/>
    <w:link w:val="BodyText2"/>
    <w:uiPriority w:val="99"/>
    <w:rsid w:val="009745E9"/>
    <w:rPr>
      <w:rFonts w:ascii="Times New Roman" w:eastAsia="Times New Roman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65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9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96FBDF-F0BB-4C69-9E2C-4DCD412CEF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97</TotalTime>
  <Pages>17</Pages>
  <Words>2294</Words>
  <Characters>13080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n</dc:creator>
  <cp:keywords/>
  <dc:description/>
  <cp:lastModifiedBy>HP</cp:lastModifiedBy>
  <cp:revision>260</cp:revision>
  <cp:lastPrinted>2022-03-05T07:06:00Z</cp:lastPrinted>
  <dcterms:created xsi:type="dcterms:W3CDTF">2020-05-26T11:13:00Z</dcterms:created>
  <dcterms:modified xsi:type="dcterms:W3CDTF">2022-03-07T0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24ec711-3876-34ad-bfd4-9873726bb6b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